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footer26.xml" ContentType="application/vnd.openxmlformats-officedocument.wordprocessingml.footer+xml"/>
  <Override PartName="/word/header48.xml" ContentType="application/vnd.openxmlformats-officedocument.wordprocessingml.head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footer28.xml" ContentType="application/vnd.openxmlformats-officedocument.wordprocessingml.footer+xml"/>
  <Override PartName="/word/header51.xml" ContentType="application/vnd.openxmlformats-officedocument.wordprocessingml.header+xml"/>
  <Override PartName="/word/header52.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2B31BA3B" w:rsidR="00C17356" w:rsidRPr="00DF084F" w:rsidRDefault="00691F3F" w:rsidP="00AC2C1A">
      <w:pPr>
        <w:pStyle w:val="Heading2"/>
        <w:jc w:val="center"/>
        <w:rPr>
          <w:rFonts w:cs="Times New Roman"/>
        </w:rPr>
      </w:pPr>
      <w:r w:rsidRPr="00691F3F">
        <w:rPr>
          <w:rFonts w:ascii="Kohinoor Devanagari" w:hAnsi="Kohinoor Devanagari" w:cs="Kohinoor Devanagari"/>
          <w:color w:val="202122"/>
          <w:shd w:val="clear" w:color="auto" w:fill="FFFFFF"/>
        </w:rPr>
        <w:t>मनुस्मृति</w:t>
      </w:r>
      <w:r w:rsidR="00AA42B7" w:rsidRPr="005F5935">
        <w:rPr>
          <w:rStyle w:val="Annotation"/>
          <w:highlight w:val="white"/>
          <w:vertAlign w:val="superscript"/>
        </w:rPr>
        <w:footnoteReference w:id="1"/>
      </w:r>
      <w:r w:rsidRPr="00DF084F">
        <w:rPr>
          <w:rFonts w:ascii="Kohinoor Devanagari" w:hAnsi="Kohinoor Devanagari" w:cs="Kohinoor Devanagari"/>
        </w:rPr>
        <w:t xml:space="preserve"> </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5EF6948"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p>
    <w:p w14:paraId="381C94CB" w14:textId="77777777" w:rsidR="008F3730" w:rsidRPr="00DF084F" w:rsidRDefault="008F3730" w:rsidP="008F3730"/>
    <w:p w14:paraId="3B8512A7" w14:textId="43B83E4A" w:rsidR="008F3730" w:rsidRPr="00397AB5" w:rsidRDefault="00877523" w:rsidP="008F3730">
      <w:pPr>
        <w:spacing w:before="170" w:after="170"/>
        <w:jc w:val="center"/>
      </w:pPr>
      <w:r>
        <w:t>a rewriting of wor(l)d histor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4ED234E4" w14:textId="7422BDCE" w:rsidR="00767CAA" w:rsidRPr="00DF084F" w:rsidRDefault="008F3730" w:rsidP="00870FB4">
      <w:pPr>
        <w:spacing w:before="170" w:after="170"/>
        <w:jc w:val="cente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6E6EAB87" w:rsidR="00A3081C" w:rsidRPr="00DF084F" w:rsidRDefault="00A3081C" w:rsidP="00A3081C">
      <w:r w:rsidRPr="00DF084F">
        <w:t xml:space="preserve">Copyright © </w:t>
      </w:r>
      <w:r w:rsidR="00E94A3E">
        <w:t>2023</w:t>
      </w:r>
      <w:r w:rsidRPr="00DF084F">
        <w:t xml:space="preserve"> </w:t>
      </w:r>
      <w:r w:rsidR="002F220F">
        <w:t>The Joker</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6414C904" w:rsidR="00A3081C" w:rsidRPr="005F5935" w:rsidRDefault="00CD738A" w:rsidP="00A3081C">
      <w:r w:rsidRPr="00CD738A">
        <w:t xml:space="preserve">Published in </w:t>
      </w:r>
      <w:r w:rsidRPr="005D1D8D">
        <w:rPr>
          <w:rFonts w:ascii="Gujarati MT" w:hAnsi="Gujarati MT" w:cs="Gujarati MT"/>
        </w:rPr>
        <w:t>કલા નગરી</w:t>
      </w:r>
      <w:r w:rsidRPr="00CD738A">
        <w:t xml:space="preserve">, </w:t>
      </w:r>
      <w:r w:rsidRPr="004D08B7">
        <w:rPr>
          <w:i/>
          <w:iCs/>
        </w:rPr>
        <w:t>kalā nagarī</w:t>
      </w:r>
      <w:r w:rsidRPr="00CD738A">
        <w:t xml:space="preserve">: “city of art” by </w:t>
      </w:r>
      <w:r w:rsidRPr="005D1D8D">
        <w:rPr>
          <w:rFonts w:ascii="Gujarati MT" w:hAnsi="Gujarati MT" w:cs="Gujarati MT"/>
        </w:rPr>
        <w:t>મન</w:t>
      </w:r>
      <w:r w:rsidRPr="00CD738A">
        <w:t xml:space="preserve">, </w:t>
      </w:r>
      <w:r w:rsidRPr="004D08B7">
        <w:rPr>
          <w:i/>
          <w:iCs/>
        </w:rPr>
        <w:t>man</w:t>
      </w:r>
      <w:r w:rsidRPr="00CD738A">
        <w:t>: “mind”</w:t>
      </w:r>
      <w:r w:rsidR="005F5935" w:rsidRPr="005F5935">
        <w:rPr>
          <w:rStyle w:val="Annotation"/>
          <w:highlight w:val="white"/>
          <w:vertAlign w:val="superscript"/>
        </w:rPr>
        <w:footnoteReference w:id="2"/>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30A25A48" w:rsidR="00A3081C" w:rsidRPr="00DF084F" w:rsidRDefault="00A3081C" w:rsidP="00A3081C">
      <w:r w:rsidRPr="00DF084F">
        <w:t xml:space="preserve">Name: </w:t>
      </w:r>
      <w:r w:rsidR="002F220F">
        <w:t>The Joker</w:t>
      </w:r>
      <w:r w:rsidRPr="00DF084F">
        <w:t>, 202</w:t>
      </w:r>
      <w:r w:rsidR="00BB4D37">
        <w:t>3</w:t>
      </w:r>
      <w:r w:rsidRPr="00DF084F">
        <w:t>— author</w:t>
      </w:r>
    </w:p>
    <w:p w14:paraId="326DF4CD" w14:textId="578679AF" w:rsidR="00A3081C" w:rsidRPr="00DF084F" w:rsidRDefault="00A3081C" w:rsidP="00A3081C">
      <w:r w:rsidRPr="00DF084F">
        <w:t xml:space="preserve">Title: The Vedic context of religions of man/ </w:t>
      </w:r>
      <w:r w:rsidR="002F220F">
        <w:t>The Joker</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1E4783C" w14:textId="097E866D" w:rsidR="00F931F4" w:rsidRPr="00082C08" w:rsidRDefault="00F931F4" w:rsidP="00082C08">
      <w:pPr>
        <w:pStyle w:val="Quote"/>
        <w:rPr>
          <w:i/>
          <w:iCs/>
          <w:sz w:val="22"/>
          <w:szCs w:val="22"/>
        </w:rPr>
        <w:sectPr w:rsidR="00F931F4" w:rsidRPr="00082C08">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3"/>
      </w: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4"/>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5"/>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6"/>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7"/>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8"/>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9"/>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10"/>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1"/>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2"/>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3"/>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4"/>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7BA66483" w:rsidR="00E85D03" w:rsidRPr="003F0E12" w:rsidRDefault="0035451F" w:rsidP="00A83E05">
      <w:pPr>
        <w:numPr>
          <w:ilvl w:val="0"/>
          <w:numId w:val="18"/>
        </w:numPr>
        <w:shd w:val="clear" w:color="auto" w:fill="FDFDFD"/>
        <w:spacing w:line="276" w:lineRule="auto"/>
        <w:rPr>
          <w:color w:val="000000" w:themeColor="text1"/>
        </w:rPr>
      </w:pPr>
      <w:r>
        <w:rPr>
          <w:color w:val="202122"/>
          <w:shd w:val="clear" w:color="auto" w:fill="FFFFFF"/>
        </w:rPr>
        <w:t>e</w:t>
      </w:r>
      <w:r w:rsidR="00BB1D33" w:rsidRPr="003F0E12">
        <w:rPr>
          <w:color w:val="202122"/>
          <w:shd w:val="clear" w:color="auto" w:fill="FFFFFF"/>
        </w:rPr>
        <w:t>ὐαγγέλιον κατὰ Ἰωάννην</w:t>
      </w:r>
      <w:r w:rsidR="00E85D03" w:rsidRPr="003F0E12">
        <w:rPr>
          <w:color w:val="000000" w:themeColor="text1"/>
        </w:rPr>
        <w:t>, </w:t>
      </w:r>
      <w:r>
        <w:rPr>
          <w:i/>
          <w:iCs/>
          <w:color w:val="202122"/>
        </w:rPr>
        <w:t>e</w:t>
      </w:r>
      <w:r w:rsidR="00BB1D33" w:rsidRPr="003F0E12">
        <w:rPr>
          <w:i/>
          <w:iCs/>
          <w:color w:val="202122"/>
        </w:rPr>
        <w:t xml:space="preserve">uangélion katà </w:t>
      </w:r>
      <w:r w:rsidR="000801E7">
        <w:rPr>
          <w:i/>
          <w:iCs/>
          <w:color w:val="202122"/>
        </w:rPr>
        <w:t>i</w:t>
      </w:r>
      <w:r w:rsidR="00BB1D33" w:rsidRPr="003F0E12">
        <w:rPr>
          <w:i/>
          <w:iCs/>
          <w:color w:val="202122"/>
        </w:rPr>
        <w:t>ōánnēn</w:t>
      </w:r>
      <w:r w:rsidR="00E85D03" w:rsidRPr="003F0E12">
        <w:rPr>
          <w:color w:val="000000" w:themeColor="text1"/>
        </w:rPr>
        <w:t>: “</w:t>
      </w:r>
      <w:r w:rsidR="000801E7">
        <w:rPr>
          <w:color w:val="000000" w:themeColor="text1"/>
        </w:rPr>
        <w:t>g</w:t>
      </w:r>
      <w:r w:rsidR="00F85239" w:rsidRPr="003F0E12">
        <w:rPr>
          <w:color w:val="000000" w:themeColor="text1"/>
        </w:rPr>
        <w:t>od's</w:t>
      </w:r>
      <w:r w:rsidR="000C5B1E">
        <w:rPr>
          <w:color w:val="000000" w:themeColor="text1"/>
        </w:rPr>
        <w:t xml:space="preserve"> </w:t>
      </w:r>
      <w:r w:rsidR="000801E7">
        <w:rPr>
          <w:color w:val="000000" w:themeColor="text1"/>
        </w:rPr>
        <w:t>g</w:t>
      </w:r>
      <w:r w:rsidR="00F85239" w:rsidRPr="003F0E12">
        <w:rPr>
          <w:color w:val="000000" w:themeColor="text1"/>
        </w:rPr>
        <w:t>ood</w:t>
      </w:r>
      <w:r w:rsidR="000C5B1E">
        <w:rPr>
          <w:color w:val="000000" w:themeColor="text1"/>
        </w:rPr>
        <w:t xml:space="preserve"> </w:t>
      </w:r>
      <w:r w:rsidR="000801E7">
        <w:rPr>
          <w:color w:val="000000" w:themeColor="text1"/>
        </w:rPr>
        <w:t>n</w:t>
      </w:r>
      <w:r w:rsidR="00F85239" w:rsidRPr="003F0E12">
        <w:rPr>
          <w:color w:val="000000" w:themeColor="text1"/>
        </w:rPr>
        <w:t>ews</w:t>
      </w:r>
      <w:r w:rsidR="00BB1D33" w:rsidRPr="003F0E12">
        <w:rPr>
          <w:color w:val="000000" w:themeColor="text1"/>
        </w:rPr>
        <w:t xml:space="preserve"> </w:t>
      </w:r>
      <w:r w:rsidR="00BA5908">
        <w:rPr>
          <w:color w:val="000000" w:themeColor="text1"/>
        </w:rPr>
        <w:t>a</w:t>
      </w:r>
      <w:r w:rsidR="00BB1D33" w:rsidRPr="003F0E12">
        <w:rPr>
          <w:color w:val="000000" w:themeColor="text1"/>
        </w:rPr>
        <w:t xml:space="preserve">ccording to </w:t>
      </w:r>
      <w:r w:rsidR="000801E7">
        <w:rPr>
          <w:color w:val="000000" w:themeColor="text1"/>
        </w:rPr>
        <w:t>j</w:t>
      </w:r>
      <w:r w:rsidR="00BB1D33" w:rsidRPr="003F0E12">
        <w:rPr>
          <w:color w:val="000000" w:themeColor="text1"/>
        </w:rPr>
        <w:t>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118DB597" w14:textId="18F61609"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w:t>
      </w:r>
      <w:r w:rsidR="0035451F" w:rsidRPr="0035451F">
        <w:rPr>
          <w:color w:val="000000" w:themeColor="text1"/>
        </w:rPr>
        <w:t>the role of the mind in man's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6"/>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7"/>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8"/>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9"/>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20"/>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1"/>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2"/>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3"/>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4"/>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5"/>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6"/>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7"/>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r w:rsidRPr="006C5881">
        <w:rPr>
          <w:color w:val="000000" w:themeColor="text1"/>
        </w:rPr>
        <w:t>The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8"/>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9"/>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30"/>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1"/>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2"/>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3"/>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4"/>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5"/>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6"/>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7"/>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8"/>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9"/>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40"/>
      </w:r>
    </w:p>
    <w:p w14:paraId="365F9B54" w14:textId="5313CE38" w:rsidR="009F144D" w:rsidRPr="00DF084F" w:rsidRDefault="00EA7D2A" w:rsidP="00F931F4">
      <w:pPr>
        <w:pStyle w:val="Heading1"/>
      </w:pPr>
      <w:bookmarkStart w:id="16" w:name="_Toc131238219"/>
      <w:r w:rsidRPr="00DF084F">
        <w:lastRenderedPageBreak/>
        <w:t xml:space="preserve">Conclusion or What is </w:t>
      </w:r>
      <w:r w:rsidR="00D83BF4">
        <w:rPr>
          <w:rFonts w:eastAsiaTheme="minorHAnsi"/>
        </w:rPr>
        <w:t>Religion</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1"/>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w:t>
      </w:r>
      <w:proofErr w:type="gramStart"/>
      <w:r w:rsidRPr="00DF084F">
        <w:t>life</w:t>
      </w:r>
      <w:proofErr w:type="gramEnd"/>
      <w:r w:rsidRPr="00DF084F">
        <w:t xml:space="preserv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w:t>
      </w:r>
      <w:proofErr w:type="gramStart"/>
      <w:r w:rsidRPr="00DF084F">
        <w:t>light</w:t>
      </w:r>
      <w:proofErr w:type="gramEnd"/>
      <w:r w:rsidRPr="00DF084F">
        <w:t xml:space="preserve">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lives,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8C70AE7" w:rsidR="00A975C8" w:rsidRDefault="00566732" w:rsidP="00A975C8">
      <w:pPr>
        <w:pStyle w:val="Heading1"/>
      </w:pPr>
      <w:bookmarkStart w:id="17" w:name="_Toc131238220"/>
      <w:r>
        <w:lastRenderedPageBreak/>
        <w:t>A</w:t>
      </w:r>
      <w:r w:rsidR="008E1F80" w:rsidRPr="00DF084F">
        <w:t>ppendix</w:t>
      </w:r>
      <w:bookmarkEnd w:id="17"/>
      <w:r w:rsidR="00827F52" w:rsidRPr="00E73641">
        <w:rPr>
          <w:rStyle w:val="Annotation"/>
          <w:color w:val="FFFFFF" w:themeColor="background1"/>
          <w:highlight w:val="white"/>
          <w:vertAlign w:val="superscript"/>
        </w:rPr>
        <w:footnoteReference w:id="42"/>
      </w:r>
    </w:p>
    <w:p w14:paraId="3EFF3FBF" w14:textId="383E7803" w:rsidR="00A975C8" w:rsidRDefault="00827F52" w:rsidP="00B376B8">
      <w:pPr>
        <w:pStyle w:val="Caption"/>
        <w:jc w:val="left"/>
        <w:rPr>
          <w:noProof/>
        </w:rPr>
      </w:pPr>
      <w:r>
        <w:rPr>
          <w:noProof/>
        </w:rPr>
        <mc:AlternateContent>
          <mc:Choice Requires="wps">
            <w:drawing>
              <wp:anchor distT="0" distB="0" distL="114300" distR="114300" simplePos="0" relativeHeight="251682816" behindDoc="0" locked="0" layoutInCell="1" allowOverlap="1" wp14:anchorId="4F8EDCC3" wp14:editId="28FE308A">
                <wp:simplePos x="0" y="0"/>
                <wp:positionH relativeFrom="column">
                  <wp:posOffset>1172845</wp:posOffset>
                </wp:positionH>
                <wp:positionV relativeFrom="paragraph">
                  <wp:posOffset>5520690</wp:posOffset>
                </wp:positionV>
                <wp:extent cx="3653155" cy="635"/>
                <wp:effectExtent l="0" t="0" r="4445" b="12065"/>
                <wp:wrapTopAndBottom/>
                <wp:docPr id="570908949" name="Text Box 1"/>
                <wp:cNvGraphicFramePr/>
                <a:graphic xmlns:a="http://schemas.openxmlformats.org/drawingml/2006/main">
                  <a:graphicData uri="http://schemas.microsoft.com/office/word/2010/wordprocessingShape">
                    <wps:wsp>
                      <wps:cNvSpPr txBox="1"/>
                      <wps:spPr>
                        <a:xfrm>
                          <a:off x="0" y="0"/>
                          <a:ext cx="3653155" cy="635"/>
                        </a:xfrm>
                        <a:prstGeom prst="rect">
                          <a:avLst/>
                        </a:prstGeom>
                        <a:solidFill>
                          <a:prstClr val="white"/>
                        </a:solidFill>
                        <a:ln>
                          <a:noFill/>
                        </a:ln>
                      </wps:spPr>
                      <wps:txbx>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EDCC3" id="_x0000_t202" coordsize="21600,21600" o:spt="202" path="m,l,21600r21600,l21600,xe">
                <v:stroke joinstyle="miter"/>
                <v:path gradientshapeok="t" o:connecttype="rect"/>
              </v:shapetype>
              <v:shape id="Text Box 1" o:spid="_x0000_s1026" type="#_x0000_t202" style="position:absolute;margin-left:92.35pt;margin-top:434.7pt;width:287.6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" stroked="f">
                <v:textbox style="mso-fit-shape-to-text:t" inset="0,0,0,0">
                  <w:txbxContent>
                    <w:p w14:paraId="7E1BE1DA" w14:textId="0469AC6C" w:rsidR="00827F52" w:rsidRPr="00FA2383" w:rsidRDefault="00827F52" w:rsidP="00827F52">
                      <w:pPr>
                        <w:pStyle w:val="Caption"/>
                        <w:rPr>
                          <w:rFonts w:eastAsia="Times New Roman"/>
                          <w:noProof/>
                          <w:color w:val="1F2328"/>
                          <w:shd w:val="clear" w:color="auto" w:fill="FFFFFF"/>
                          <w14:ligatures w14:val="none"/>
                        </w:rPr>
                      </w:pPr>
                      <w:r>
                        <w:rPr>
                          <w:noProof/>
                        </w:rPr>
                        <w:t>Sahaja Subtle System</w:t>
                      </w:r>
                      <w:r w:rsidRPr="00827F52">
                        <w:rPr>
                          <w:noProof/>
                          <w:vertAlign w:val="superscript"/>
                        </w:rPr>
                        <w:t>1</w:t>
                      </w:r>
                    </w:p>
                  </w:txbxContent>
                </v:textbox>
                <w10:wrap type="topAndBottom"/>
              </v:shape>
            </w:pict>
          </mc:Fallback>
        </mc:AlternateContent>
      </w:r>
      <w:r w:rsidR="00EC3655">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3"/>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4"/>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5"/>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6"/>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7A54183E" w14:textId="29FB417F" w:rsidR="000D4C6F" w:rsidRPr="000042AF" w:rsidRDefault="000D4C6F" w:rsidP="000D4C6F">
      <w:pPr>
        <w:pStyle w:val="Quote"/>
      </w:pPr>
      <w:r w:rsidRPr="000042AF">
        <w:rPr>
          <w:rFonts w:ascii="Kohinoor Devanagari" w:hAnsi="Kohinoor Devanagari" w:cs="Kohinoor Devanagari"/>
        </w:rPr>
        <w:t>राजू</w:t>
      </w:r>
      <w:r w:rsidRPr="000042AF">
        <w:t xml:space="preserve">: </w:t>
      </w:r>
      <w:r w:rsidR="00037C5F" w:rsidRPr="000042AF">
        <w:rPr>
          <w:rFonts w:ascii="Kohinoor Devanagari" w:hAnsi="Kohinoor Devanagari" w:cs="Kohinoor Devanagari"/>
          <w:shd w:val="clear" w:color="auto" w:fill="FFFFFF"/>
        </w:rPr>
        <w:t>कहता</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है</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जोकर</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सारा</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ज़माना</w:t>
      </w:r>
      <w:r w:rsidR="00681AAC" w:rsidRPr="000042AF">
        <w:rPr>
          <w:shd w:val="clear" w:color="auto" w:fill="FFFFFF"/>
        </w:rPr>
        <w:t xml:space="preserve"> </w:t>
      </w:r>
      <w:r w:rsidR="00CC1221" w:rsidRPr="000042AF">
        <w:rPr>
          <w:shd w:val="clear" w:color="auto" w:fill="FFFFFF"/>
        </w:rPr>
        <w:t xml:space="preserve">/ </w:t>
      </w:r>
      <w:r w:rsidR="00037C5F" w:rsidRPr="000042AF">
        <w:rPr>
          <w:rFonts w:ascii="Kohinoor Devanagari" w:hAnsi="Kohinoor Devanagari" w:cs="Kohinoor Devanagari"/>
          <w:shd w:val="clear" w:color="auto" w:fill="FFFFFF"/>
        </w:rPr>
        <w:t>आधी</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हक़ीकत</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आधा</w:t>
      </w:r>
      <w:r w:rsidR="00037C5F" w:rsidRPr="000042AF">
        <w:rPr>
          <w:shd w:val="clear" w:color="auto" w:fill="FFFFFF"/>
        </w:rPr>
        <w:t xml:space="preserve"> </w:t>
      </w:r>
      <w:r w:rsidR="00037C5F" w:rsidRPr="000042AF">
        <w:rPr>
          <w:rFonts w:ascii="Kohinoor Devanagari" w:hAnsi="Kohinoor Devanagari" w:cs="Kohinoor Devanagari"/>
          <w:shd w:val="clear" w:color="auto" w:fill="FFFFFF"/>
        </w:rPr>
        <w:t>फ़साना</w:t>
      </w:r>
      <w:r w:rsidR="00CC1221" w:rsidRPr="000042AF">
        <w:rPr>
          <w:shd w:val="clear" w:color="auto" w:fill="FFFFFF"/>
        </w:rPr>
        <w:t xml:space="preserve"> / </w:t>
      </w:r>
      <w:r w:rsidR="00CC1221" w:rsidRPr="000042AF">
        <w:rPr>
          <w:rFonts w:ascii="Kohinoor Devanagari" w:hAnsi="Kohinoor Devanagari" w:cs="Kohinoor Devanagari"/>
          <w:shd w:val="clear" w:color="auto" w:fill="FFFFFF"/>
        </w:rPr>
        <w:t>चश्मा</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उतारो</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फिर</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यारों</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देखो</w:t>
      </w:r>
      <w:r w:rsidR="00681AAC" w:rsidRPr="000042AF">
        <w:rPr>
          <w:shd w:val="clear" w:color="auto" w:fill="FFFFFF"/>
        </w:rPr>
        <w:t xml:space="preserve"> </w:t>
      </w:r>
      <w:r w:rsidR="00CC1221" w:rsidRPr="000042AF">
        <w:t xml:space="preserve">/ </w:t>
      </w:r>
      <w:r w:rsidR="00CC1221" w:rsidRPr="000042AF">
        <w:rPr>
          <w:rFonts w:ascii="Kohinoor Devanagari" w:hAnsi="Kohinoor Devanagari" w:cs="Kohinoor Devanagari"/>
          <w:shd w:val="clear" w:color="auto" w:fill="FFFFFF"/>
        </w:rPr>
        <w:t>दुनिया</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नयी</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है</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चेहरा</w:t>
      </w:r>
      <w:r w:rsidR="00CC1221" w:rsidRPr="000042AF">
        <w:rPr>
          <w:shd w:val="clear" w:color="auto" w:fill="FFFFFF"/>
        </w:rPr>
        <w:t xml:space="preserve"> </w:t>
      </w:r>
      <w:r w:rsidR="00CC1221" w:rsidRPr="000042AF">
        <w:rPr>
          <w:rFonts w:ascii="Kohinoor Devanagari" w:hAnsi="Kohinoor Devanagari" w:cs="Kohinoor Devanagari"/>
          <w:shd w:val="clear" w:color="auto" w:fill="FFFFFF"/>
        </w:rPr>
        <w:t>पुराना</w:t>
      </w:r>
      <w:r w:rsidR="006F21BF" w:rsidRPr="000042AF">
        <w:rPr>
          <w:shd w:val="clear" w:color="auto" w:fill="FFFFFF"/>
        </w:rPr>
        <w:t xml:space="preserve"> / </w:t>
      </w:r>
      <w:r w:rsidR="006F21BF" w:rsidRPr="000042AF">
        <w:rPr>
          <w:rFonts w:ascii="Kohinoor Devanagari" w:hAnsi="Kohinoor Devanagari" w:cs="Kohinoor Devanagari"/>
          <w:shd w:val="clear" w:color="auto" w:fill="FFFFFF"/>
        </w:rPr>
        <w:t>कहता</w:t>
      </w:r>
      <w:r w:rsidR="006F21BF" w:rsidRPr="000042AF">
        <w:rPr>
          <w:shd w:val="clear" w:color="auto" w:fill="FFFFFF"/>
        </w:rPr>
        <w:t xml:space="preserve"> </w:t>
      </w:r>
      <w:r w:rsidR="006F21BF" w:rsidRPr="000042AF">
        <w:rPr>
          <w:rFonts w:ascii="Kohinoor Devanagari" w:hAnsi="Kohinoor Devanagari" w:cs="Kohinoor Devanagari"/>
          <w:shd w:val="clear" w:color="auto" w:fill="FFFFFF"/>
        </w:rPr>
        <w:t>है</w:t>
      </w:r>
      <w:r w:rsidR="006F21BF" w:rsidRPr="000042AF">
        <w:rPr>
          <w:shd w:val="clear" w:color="auto" w:fill="FFFFFF"/>
        </w:rPr>
        <w:t xml:space="preserve"> </w:t>
      </w:r>
      <w:r w:rsidR="006F21BF" w:rsidRPr="000042AF">
        <w:rPr>
          <w:rFonts w:ascii="Kohinoor Devanagari" w:hAnsi="Kohinoor Devanagari" w:cs="Kohinoor Devanagari"/>
          <w:shd w:val="clear" w:color="auto" w:fill="FFFFFF"/>
        </w:rPr>
        <w:t>जोकर</w:t>
      </w:r>
      <w:r w:rsidR="006F21BF" w:rsidRPr="000042AF">
        <w:rPr>
          <w:shd w:val="clear" w:color="auto" w:fill="FFFFFF"/>
        </w:rPr>
        <w:t xml:space="preserve"> </w:t>
      </w:r>
      <w:r w:rsidR="006F21BF" w:rsidRPr="000042AF">
        <w:rPr>
          <w:rFonts w:ascii="Kohinoor Devanagari" w:hAnsi="Kohinoor Devanagari" w:cs="Kohinoor Devanagari"/>
          <w:shd w:val="clear" w:color="auto" w:fill="FFFFFF"/>
        </w:rPr>
        <w:t>सारा</w:t>
      </w:r>
      <w:r w:rsidR="006F21BF" w:rsidRPr="000042AF">
        <w:rPr>
          <w:shd w:val="clear" w:color="auto" w:fill="FFFFFF"/>
        </w:rPr>
        <w:t xml:space="preserve"> </w:t>
      </w:r>
      <w:r w:rsidR="006F21BF" w:rsidRPr="000042AF">
        <w:rPr>
          <w:rFonts w:ascii="Kohinoor Devanagari" w:hAnsi="Kohinoor Devanagari" w:cs="Kohinoor Devanagari"/>
          <w:shd w:val="clear" w:color="auto" w:fill="FFFFFF"/>
        </w:rPr>
        <w:t>ज़माना</w:t>
      </w:r>
      <w:r w:rsidR="00681AAC" w:rsidRPr="000042AF">
        <w:rPr>
          <w:shd w:val="clear" w:color="auto" w:fill="FFFFFF"/>
        </w:rPr>
        <w:t xml:space="preserve"> </w:t>
      </w:r>
      <w:r w:rsidR="006079A9" w:rsidRPr="000042AF">
        <w:rPr>
          <w:shd w:val="clear" w:color="auto" w:fill="FFFFFF"/>
        </w:rPr>
        <w:t xml:space="preserve">/ </w:t>
      </w:r>
      <w:r w:rsidR="006079A9" w:rsidRPr="000042AF">
        <w:rPr>
          <w:rFonts w:ascii="Kohinoor Devanagari" w:hAnsi="Kohinoor Devanagari" w:cs="Kohinoor Devanagari"/>
          <w:shd w:val="clear" w:color="auto" w:fill="FFFFFF"/>
        </w:rPr>
        <w:t>आधी</w:t>
      </w:r>
      <w:r w:rsidR="006079A9" w:rsidRPr="000042AF">
        <w:rPr>
          <w:shd w:val="clear" w:color="auto" w:fill="FFFFFF"/>
        </w:rPr>
        <w:t xml:space="preserve"> </w:t>
      </w:r>
      <w:r w:rsidR="006079A9" w:rsidRPr="000042AF">
        <w:rPr>
          <w:rFonts w:ascii="Kohinoor Devanagari" w:hAnsi="Kohinoor Devanagari" w:cs="Kohinoor Devanagari"/>
          <w:shd w:val="clear" w:color="auto" w:fill="FFFFFF"/>
        </w:rPr>
        <w:t>हक़ीकत</w:t>
      </w:r>
      <w:r w:rsidR="006079A9" w:rsidRPr="000042AF">
        <w:rPr>
          <w:shd w:val="clear" w:color="auto" w:fill="FFFFFF"/>
        </w:rPr>
        <w:t xml:space="preserve"> </w:t>
      </w:r>
      <w:r w:rsidR="006079A9" w:rsidRPr="000042AF">
        <w:rPr>
          <w:rFonts w:ascii="Kohinoor Devanagari" w:hAnsi="Kohinoor Devanagari" w:cs="Kohinoor Devanagari"/>
          <w:shd w:val="clear" w:color="auto" w:fill="FFFFFF"/>
        </w:rPr>
        <w:t>आधा</w:t>
      </w:r>
      <w:r w:rsidR="006079A9" w:rsidRPr="000042AF">
        <w:rPr>
          <w:shd w:val="clear" w:color="auto" w:fill="FFFFFF"/>
        </w:rPr>
        <w:t xml:space="preserve"> </w:t>
      </w:r>
      <w:r w:rsidR="006079A9" w:rsidRPr="000042AF">
        <w:rPr>
          <w:rFonts w:ascii="Kohinoor Devanagari" w:hAnsi="Kohinoor Devanagari" w:cs="Kohinoor Devanagari"/>
          <w:shd w:val="clear" w:color="auto" w:fill="FFFFFF"/>
        </w:rPr>
        <w:t>फ़साना</w:t>
      </w:r>
      <w:r w:rsidR="00681AAC" w:rsidRPr="000042AF">
        <w:rPr>
          <w:shd w:val="clear" w:color="auto" w:fill="FFFFFF"/>
        </w:rPr>
        <w:t xml:space="preserve"> / </w:t>
      </w:r>
      <w:r w:rsidR="00681AAC" w:rsidRPr="000042AF">
        <w:rPr>
          <w:rFonts w:ascii="Kohinoor Devanagari" w:hAnsi="Kohinoor Devanagari" w:cs="Kohinoor Devanagari"/>
          <w:shd w:val="clear" w:color="auto" w:fill="FFFFFF"/>
        </w:rPr>
        <w:t>कहता</w:t>
      </w:r>
      <w:r w:rsidR="00681AAC" w:rsidRPr="000042AF">
        <w:rPr>
          <w:shd w:val="clear" w:color="auto" w:fill="FFFFFF"/>
        </w:rPr>
        <w:t xml:space="preserve"> </w:t>
      </w:r>
      <w:r w:rsidR="00681AAC" w:rsidRPr="000042AF">
        <w:rPr>
          <w:rFonts w:ascii="Kohinoor Devanagari" w:hAnsi="Kohinoor Devanagari" w:cs="Kohinoor Devanagari"/>
          <w:shd w:val="clear" w:color="auto" w:fill="FFFFFF"/>
        </w:rPr>
        <w:t>है</w:t>
      </w:r>
      <w:r w:rsidR="00681AAC" w:rsidRPr="000042AF">
        <w:rPr>
          <w:shd w:val="clear" w:color="auto" w:fill="FFFFFF"/>
        </w:rPr>
        <w:t xml:space="preserve"> </w:t>
      </w:r>
      <w:r w:rsidR="00681AAC" w:rsidRPr="000042AF">
        <w:rPr>
          <w:rFonts w:ascii="Kohinoor Devanagari" w:hAnsi="Kohinoor Devanagari" w:cs="Kohinoor Devanagari"/>
          <w:shd w:val="clear" w:color="auto" w:fill="FFFFFF"/>
        </w:rPr>
        <w:t>जोकर</w:t>
      </w:r>
      <w:r w:rsidR="00681AAC" w:rsidRPr="000042AF">
        <w:rPr>
          <w:shd w:val="clear" w:color="auto" w:fill="FFFFFF"/>
        </w:rPr>
        <w:t xml:space="preserve"> </w:t>
      </w:r>
      <w:r w:rsidR="00681AAC" w:rsidRPr="000042AF">
        <w:rPr>
          <w:rFonts w:ascii="Kohinoor Devanagari" w:hAnsi="Kohinoor Devanagari" w:cs="Kohinoor Devanagari"/>
          <w:shd w:val="clear" w:color="auto" w:fill="FFFFFF"/>
        </w:rPr>
        <w:t>सारा</w:t>
      </w:r>
      <w:r w:rsidR="00681AAC" w:rsidRPr="000042AF">
        <w:rPr>
          <w:shd w:val="clear" w:color="auto" w:fill="FFFFFF"/>
        </w:rPr>
        <w:t xml:space="preserve"> </w:t>
      </w:r>
      <w:r w:rsidR="00681AAC" w:rsidRPr="000042AF">
        <w:rPr>
          <w:rFonts w:ascii="Kohinoor Devanagari" w:hAnsi="Kohinoor Devanagari" w:cs="Kohinoor Devanagari"/>
          <w:shd w:val="clear" w:color="auto" w:fill="FFFFFF"/>
        </w:rPr>
        <w:t>ज़माना</w:t>
      </w:r>
      <w:r w:rsidR="00681AAC" w:rsidRPr="000042AF">
        <w:rPr>
          <w:shd w:val="clear" w:color="auto" w:fill="FFFFFF"/>
        </w:rPr>
        <w:t>…</w:t>
      </w:r>
    </w:p>
    <w:p w14:paraId="07330859" w14:textId="377C72C0" w:rsidR="000D4C6F" w:rsidRPr="00682576" w:rsidRDefault="00F66B9D" w:rsidP="000D4C6F">
      <w:pPr>
        <w:pStyle w:val="Quote"/>
        <w:rPr>
          <w:i/>
          <w:iCs/>
        </w:rPr>
      </w:pPr>
      <w:r w:rsidRPr="00682576">
        <w:rPr>
          <w:i/>
          <w:iCs/>
        </w:rPr>
        <w:t>r</w:t>
      </w:r>
      <w:r w:rsidR="000D4C6F" w:rsidRPr="00682576">
        <w:rPr>
          <w:i/>
          <w:iCs/>
        </w:rPr>
        <w:t>ajoo:</w:t>
      </w:r>
      <w:r w:rsidR="005822E6" w:rsidRPr="00682576">
        <w:rPr>
          <w:i/>
          <w:iCs/>
        </w:rPr>
        <w:t xml:space="preserve"> </w:t>
      </w:r>
      <w:r w:rsidRPr="00682576">
        <w:rPr>
          <w:i/>
          <w:iCs/>
          <w:shd w:val="clear" w:color="auto" w:fill="FFFFFF"/>
        </w:rPr>
        <w:t>k</w:t>
      </w:r>
      <w:r w:rsidR="00681AAC" w:rsidRPr="00682576">
        <w:rPr>
          <w:i/>
          <w:iCs/>
          <w:shd w:val="clear" w:color="auto" w:fill="FFFFFF"/>
        </w:rPr>
        <w:t>ehta hai joker saara jamaana /</w:t>
      </w:r>
      <w:r w:rsidR="00681AAC" w:rsidRPr="00682576">
        <w:rPr>
          <w:i/>
          <w:iCs/>
        </w:rPr>
        <w:t xml:space="preserve"> </w:t>
      </w:r>
      <w:r w:rsidRPr="00682576">
        <w:rPr>
          <w:i/>
          <w:iCs/>
          <w:shd w:val="clear" w:color="auto" w:fill="FFFFFF"/>
        </w:rPr>
        <w:t>a</w:t>
      </w:r>
      <w:r w:rsidR="00681AAC" w:rsidRPr="00682576">
        <w:rPr>
          <w:i/>
          <w:iCs/>
          <w:shd w:val="clear" w:color="auto" w:fill="FFFFFF"/>
        </w:rPr>
        <w:t>adhi haqikat aadha fasana</w:t>
      </w:r>
      <w:r w:rsidR="00681AAC" w:rsidRPr="00682576">
        <w:rPr>
          <w:i/>
          <w:iCs/>
        </w:rPr>
        <w:t xml:space="preserve"> / </w:t>
      </w:r>
      <w:r w:rsidRPr="00682576">
        <w:rPr>
          <w:i/>
          <w:iCs/>
          <w:shd w:val="clear" w:color="auto" w:fill="FFFFFF"/>
        </w:rPr>
        <w:t>c</w:t>
      </w:r>
      <w:r w:rsidR="00681AAC" w:rsidRPr="00682576">
        <w:rPr>
          <w:i/>
          <w:iCs/>
          <w:shd w:val="clear" w:color="auto" w:fill="FFFFFF"/>
        </w:rPr>
        <w:t xml:space="preserve">hashma utaaro phir yaaro dekho / </w:t>
      </w:r>
      <w:r w:rsidRPr="00682576">
        <w:rPr>
          <w:i/>
          <w:iCs/>
          <w:shd w:val="clear" w:color="auto" w:fill="FFFFFF"/>
        </w:rPr>
        <w:t>d</w:t>
      </w:r>
      <w:r w:rsidR="00681AAC" w:rsidRPr="00682576">
        <w:rPr>
          <w:i/>
          <w:iCs/>
          <w:shd w:val="clear" w:color="auto" w:fill="FFFFFF"/>
        </w:rPr>
        <w:t>uniya nahi hai chehra purana</w:t>
      </w:r>
      <w:r w:rsidR="00681AAC" w:rsidRPr="00682576">
        <w:rPr>
          <w:i/>
          <w:iCs/>
        </w:rPr>
        <w:t xml:space="preserve"> / </w:t>
      </w:r>
      <w:r w:rsidRPr="00682576">
        <w:rPr>
          <w:i/>
          <w:iCs/>
          <w:shd w:val="clear" w:color="auto" w:fill="FFFFFF"/>
        </w:rPr>
        <w:t>k</w:t>
      </w:r>
      <w:r w:rsidR="00681AAC" w:rsidRPr="00682576">
        <w:rPr>
          <w:i/>
          <w:iCs/>
          <w:shd w:val="clear" w:color="auto" w:fill="FFFFFF"/>
        </w:rPr>
        <w:t xml:space="preserve">ehta hai joker saara jamaana / </w:t>
      </w:r>
      <w:r w:rsidRPr="00682576">
        <w:rPr>
          <w:i/>
          <w:iCs/>
          <w:shd w:val="clear" w:color="auto" w:fill="FFFFFF"/>
        </w:rPr>
        <w:t>a</w:t>
      </w:r>
      <w:r w:rsidR="00681AAC" w:rsidRPr="00682576">
        <w:rPr>
          <w:i/>
          <w:iCs/>
          <w:shd w:val="clear" w:color="auto" w:fill="FFFFFF"/>
        </w:rPr>
        <w:t xml:space="preserve">adhi haqikat aadha fasana / </w:t>
      </w:r>
      <w:r w:rsidRPr="00682576">
        <w:rPr>
          <w:i/>
          <w:iCs/>
          <w:shd w:val="clear" w:color="auto" w:fill="FFFFFF"/>
        </w:rPr>
        <w:t>k</w:t>
      </w:r>
      <w:r w:rsidR="00681AAC" w:rsidRPr="00682576">
        <w:rPr>
          <w:i/>
          <w:iCs/>
          <w:shd w:val="clear" w:color="auto" w:fill="FFFFFF"/>
        </w:rPr>
        <w:t>ehta hai joker</w:t>
      </w:r>
      <w:r w:rsidR="00803993">
        <w:rPr>
          <w:i/>
          <w:iCs/>
          <w:shd w:val="clear" w:color="auto" w:fill="FFFFFF"/>
        </w:rPr>
        <w:t>…</w:t>
      </w:r>
    </w:p>
    <w:p w14:paraId="4BD4018B" w14:textId="152EB463" w:rsidR="000D4C6F" w:rsidRPr="000042AF" w:rsidRDefault="000D4C6F" w:rsidP="000D4C6F">
      <w:pPr>
        <w:pStyle w:val="Quote"/>
      </w:pPr>
      <w:r w:rsidRPr="000042AF">
        <w:t xml:space="preserve">Rajoo: </w:t>
      </w:r>
      <w:r w:rsidR="008C0DCA">
        <w:rPr>
          <w:rFonts w:eastAsiaTheme="minorHAnsi"/>
        </w:rPr>
        <w:t>Everybody</w:t>
      </w:r>
      <w:r w:rsidR="000042AF" w:rsidRPr="000042AF">
        <w:rPr>
          <w:rFonts w:eastAsiaTheme="minorHAnsi"/>
        </w:rPr>
        <w:t xml:space="preserve"> calls me a joker / [It is] half true and half false / </w:t>
      </w:r>
      <w:r w:rsidR="00927754">
        <w:rPr>
          <w:rFonts w:eastAsiaTheme="minorHAnsi"/>
        </w:rPr>
        <w:t>Friends</w:t>
      </w:r>
      <w:r w:rsidR="000042AF" w:rsidRPr="000042AF">
        <w:rPr>
          <w:rFonts w:eastAsiaTheme="minorHAnsi"/>
        </w:rPr>
        <w:t xml:space="preserve"> </w:t>
      </w:r>
      <w:r w:rsidR="001F2366">
        <w:rPr>
          <w:rFonts w:eastAsiaTheme="minorHAnsi"/>
        </w:rPr>
        <w:t>take off</w:t>
      </w:r>
      <w:r w:rsidR="000042AF" w:rsidRPr="000042AF">
        <w:rPr>
          <w:rFonts w:eastAsiaTheme="minorHAnsi"/>
        </w:rPr>
        <w:t xml:space="preserve"> your glasses and see / The world is new but the face is old / </w:t>
      </w:r>
      <w:r w:rsidR="008C0DCA">
        <w:rPr>
          <w:rFonts w:eastAsiaTheme="minorHAnsi"/>
        </w:rPr>
        <w:t>Everybody</w:t>
      </w:r>
      <w:r w:rsidR="008C0DCA" w:rsidRPr="000042AF">
        <w:rPr>
          <w:rFonts w:eastAsiaTheme="minorHAnsi"/>
        </w:rPr>
        <w:t xml:space="preserve"> </w:t>
      </w:r>
      <w:r w:rsidR="000042AF" w:rsidRPr="000042AF">
        <w:rPr>
          <w:rFonts w:eastAsiaTheme="minorHAnsi"/>
        </w:rPr>
        <w:t xml:space="preserve">calls me a joker / [It is] half true and half false / </w:t>
      </w:r>
      <w:r w:rsidR="002B4280">
        <w:rPr>
          <w:rFonts w:eastAsiaTheme="minorHAnsi"/>
        </w:rPr>
        <w:t>[</w:t>
      </w:r>
      <w:r w:rsidR="000042AF" w:rsidRPr="000042AF">
        <w:rPr>
          <w:rFonts w:eastAsiaTheme="minorHAnsi"/>
        </w:rPr>
        <w:t>They</w:t>
      </w:r>
      <w:r w:rsidR="002B4280">
        <w:rPr>
          <w:rFonts w:eastAsiaTheme="minorHAnsi"/>
        </w:rPr>
        <w:t>]</w:t>
      </w:r>
      <w:r w:rsidR="000042AF" w:rsidRPr="000042AF">
        <w:rPr>
          <w:rFonts w:eastAsiaTheme="minorHAnsi"/>
        </w:rPr>
        <w:t xml:space="preserve"> call me a joker</w:t>
      </w:r>
      <w:proofErr w:type="gramStart"/>
      <w:r w:rsidRPr="000042AF">
        <w:t>…(</w:t>
      </w:r>
      <w:proofErr w:type="gramEnd"/>
      <w:r w:rsidRPr="000042AF">
        <w:t>Mera Naam Joker 1:</w:t>
      </w:r>
      <w:r w:rsidR="00E7788A">
        <w:t>02</w:t>
      </w:r>
      <w:r w:rsidRPr="000042AF">
        <w:t>:</w:t>
      </w:r>
      <w:r w:rsidR="00E7788A">
        <w:t>19</w:t>
      </w:r>
      <w:r w:rsidRPr="000042AF">
        <w:t>-1:</w:t>
      </w:r>
      <w:r w:rsidR="003D0E80">
        <w:t>02</w:t>
      </w:r>
      <w:r w:rsidRPr="000042AF">
        <w:t>:</w:t>
      </w:r>
      <w:r w:rsidR="003D0E80">
        <w:t>39</w:t>
      </w:r>
      <w:r w:rsidRPr="000042AF">
        <w:t>).</w:t>
      </w:r>
      <w:r w:rsidRPr="000042AF">
        <w:rPr>
          <w:rStyle w:val="Annotation"/>
          <w:highlight w:val="white"/>
          <w:vertAlign w:val="superscript"/>
        </w:rPr>
        <w:footnoteReference w:id="47"/>
      </w:r>
    </w:p>
    <w:p w14:paraId="26655659" w14:textId="311E273E" w:rsidR="003B3F90" w:rsidRPr="003B3F90" w:rsidRDefault="003B3F90" w:rsidP="003B3F90">
      <w:pPr>
        <w:pStyle w:val="Heading1"/>
      </w:pP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0"/>
          <w:footerReference w:type="default" r:id="rId81"/>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1" w:name="_Toc131238228"/>
      <w:bookmarkStart w:id="22" w:name="_Toc131285861"/>
      <w:r>
        <w:lastRenderedPageBreak/>
        <w:t>B</w:t>
      </w:r>
      <w:r w:rsidR="001052E9" w:rsidRPr="00DF084F">
        <w:t>ibliography</w:t>
      </w:r>
      <w:bookmarkEnd w:id="21"/>
      <w:bookmarkEnd w:id="22"/>
      <w:r w:rsidR="001052E9" w:rsidRPr="00DF084F">
        <w:t xml:space="preserve"> </w:t>
      </w:r>
    </w:p>
    <w:p w14:paraId="0536FA22" w14:textId="77777777" w:rsidR="007353ED" w:rsidRPr="007353ED" w:rsidRDefault="00E013D7" w:rsidP="007353ED">
      <w:pPr>
        <w:pStyle w:val="EndNoteBibliography"/>
        <w:ind w:left="720" w:hanging="720"/>
        <w:rPr>
          <w:noProof/>
        </w:rPr>
      </w:pPr>
      <w:r>
        <w:fldChar w:fldCharType="begin"/>
      </w:r>
      <w:r>
        <w:instrText xml:space="preserve"> ADDIN EN.REFLIST </w:instrText>
      </w:r>
      <w:r>
        <w:fldChar w:fldCharType="separate"/>
      </w:r>
      <w:bookmarkStart w:id="23" w:name="_ENREF_1"/>
      <w:r w:rsidR="007353ED" w:rsidRPr="007353ED">
        <w:rPr>
          <w:i/>
          <w:noProof/>
        </w:rPr>
        <w:t>Al-Qurʾān.</w:t>
      </w:r>
      <w:r w:rsidR="007353ED" w:rsidRPr="007353ED">
        <w:rPr>
          <w:noProof/>
        </w:rPr>
        <w:t xml:space="preserve"> The Cairo Edition, Amiri Press, 1924, Al-Azhar University.</w:t>
      </w:r>
      <w:bookmarkEnd w:id="23"/>
    </w:p>
    <w:p w14:paraId="49D4FBF0" w14:textId="77777777" w:rsidR="007353ED" w:rsidRPr="007353ED" w:rsidRDefault="007353ED" w:rsidP="007353ED">
      <w:pPr>
        <w:pStyle w:val="EndNoteBibliography"/>
        <w:ind w:left="720" w:hanging="720"/>
        <w:rPr>
          <w:noProof/>
        </w:rPr>
      </w:pPr>
      <w:bookmarkStart w:id="24" w:name="_ENREF_2"/>
      <w:r w:rsidRPr="007353ED">
        <w:rPr>
          <w:i/>
          <w:noProof/>
        </w:rPr>
        <w:t>The Bhagavad Gita with the Commentary of Sri Sankaracharya.</w:t>
      </w:r>
      <w:r w:rsidRPr="007353ED">
        <w:rPr>
          <w:noProof/>
        </w:rPr>
        <w:t xml:space="preserve"> Translated by Alladi Mahadeva Sastri, Samata Books, 1897.</w:t>
      </w:r>
      <w:bookmarkEnd w:id="24"/>
    </w:p>
    <w:p w14:paraId="0713DA7B" w14:textId="77777777" w:rsidR="007353ED" w:rsidRPr="007353ED" w:rsidRDefault="007353ED" w:rsidP="007353ED">
      <w:pPr>
        <w:pStyle w:val="EndNoteBibliography"/>
        <w:ind w:left="720" w:hanging="720"/>
        <w:rPr>
          <w:noProof/>
        </w:rPr>
      </w:pPr>
      <w:bookmarkStart w:id="25" w:name="_ENREF_3"/>
      <w:r w:rsidRPr="007353ED">
        <w:rPr>
          <w:i/>
          <w:noProof/>
        </w:rPr>
        <w:t>The Christian Bible.</w:t>
      </w:r>
      <w:r w:rsidRPr="007353ED">
        <w:rPr>
          <w:noProof/>
        </w:rPr>
        <w:t xml:space="preserve"> Novum Testamentum Graece, Wurttembergische Bibelanstalt, 1898, Eberhard Nestle.</w:t>
      </w:r>
      <w:bookmarkEnd w:id="25"/>
    </w:p>
    <w:p w14:paraId="7152766D" w14:textId="77777777" w:rsidR="007353ED" w:rsidRPr="007353ED" w:rsidRDefault="007353ED" w:rsidP="007353ED">
      <w:pPr>
        <w:pStyle w:val="EndNoteBibliography"/>
        <w:ind w:left="720" w:hanging="720"/>
        <w:rPr>
          <w:noProof/>
        </w:rPr>
      </w:pPr>
      <w:bookmarkStart w:id="26" w:name="_ENREF_4"/>
      <w:r w:rsidRPr="007353ED">
        <w:rPr>
          <w:i/>
          <w:noProof/>
        </w:rPr>
        <w:t>The Dhammapada.</w:t>
      </w:r>
      <w:r w:rsidRPr="007353ED">
        <w:rPr>
          <w:noProof/>
        </w:rPr>
        <w:t xml:space="preserve"> Translated by Daw Mya Tin, Department for the Promotion and Propagation of the Sasana, 1993.</w:t>
      </w:r>
      <w:bookmarkEnd w:id="26"/>
    </w:p>
    <w:p w14:paraId="31B8EEF7" w14:textId="77777777" w:rsidR="007353ED" w:rsidRPr="007353ED" w:rsidRDefault="007353ED" w:rsidP="007353ED">
      <w:pPr>
        <w:pStyle w:val="EndNoteBibliography"/>
        <w:ind w:left="720" w:hanging="720"/>
        <w:rPr>
          <w:noProof/>
        </w:rPr>
      </w:pPr>
      <w:bookmarkStart w:id="27" w:name="_ENREF_5"/>
      <w:r w:rsidRPr="007353ED">
        <w:rPr>
          <w:i/>
          <w:noProof/>
        </w:rPr>
        <w:t>The Flag Code of India.</w:t>
      </w:r>
      <w:r w:rsidRPr="007353ED">
        <w:rPr>
          <w:noProof/>
        </w:rPr>
        <w:t xml:space="preserve"> Ministry of Home Affairs, Government of India, 2002.</w:t>
      </w:r>
      <w:bookmarkEnd w:id="27"/>
    </w:p>
    <w:p w14:paraId="23B6E566" w14:textId="77777777" w:rsidR="007353ED" w:rsidRPr="007353ED" w:rsidRDefault="007353ED" w:rsidP="007353ED">
      <w:pPr>
        <w:pStyle w:val="EndNoteBibliography"/>
        <w:ind w:left="720" w:hanging="720"/>
        <w:rPr>
          <w:noProof/>
        </w:rPr>
      </w:pPr>
      <w:bookmarkStart w:id="28" w:name="_ENREF_6"/>
      <w:r w:rsidRPr="007353ED">
        <w:rPr>
          <w:i/>
          <w:noProof/>
        </w:rPr>
        <w:t>The Holy Bible, Containing the Old Teſtament, and the New: Tranſlated out of the Original Tongues and with the Former Translations Diligently Compared and Reviſed, by His Majesty’s Speciall Comand.</w:t>
      </w:r>
      <w:r w:rsidRPr="007353ED">
        <w:rPr>
          <w:noProof/>
        </w:rPr>
        <w:t xml:space="preserve"> Oxford University Press, 1769, The Church of England.</w:t>
      </w:r>
      <w:bookmarkEnd w:id="28"/>
    </w:p>
    <w:p w14:paraId="45BE1410" w14:textId="77777777" w:rsidR="007353ED" w:rsidRPr="007353ED" w:rsidRDefault="007353ED" w:rsidP="007353ED">
      <w:pPr>
        <w:pStyle w:val="EndNoteBibliography"/>
        <w:ind w:left="720" w:hanging="720"/>
        <w:rPr>
          <w:noProof/>
        </w:rPr>
      </w:pPr>
      <w:bookmarkStart w:id="29" w:name="_ENREF_7"/>
      <w:r w:rsidRPr="007353ED">
        <w:rPr>
          <w:i/>
          <w:noProof/>
        </w:rPr>
        <w:t>The Holy Scriptures According to the Masoretic Text a New Translation with the Aid of Previous Versions and with Constant Consultation of Jewish Authorities.</w:t>
      </w:r>
      <w:r w:rsidRPr="007353ED">
        <w:rPr>
          <w:noProof/>
        </w:rPr>
        <w:t xml:space="preserve"> Jewish Publication Society of America, 1917, Max L. Margolis.</w:t>
      </w:r>
      <w:bookmarkEnd w:id="29"/>
    </w:p>
    <w:p w14:paraId="20DBF5FC" w14:textId="77777777" w:rsidR="007353ED" w:rsidRPr="007353ED" w:rsidRDefault="007353ED" w:rsidP="007353ED">
      <w:pPr>
        <w:pStyle w:val="EndNoteBibliography"/>
        <w:ind w:left="720" w:hanging="720"/>
        <w:rPr>
          <w:noProof/>
        </w:rPr>
      </w:pPr>
      <w:bookmarkStart w:id="30" w:name="_ENREF_8"/>
      <w:r w:rsidRPr="007353ED">
        <w:rPr>
          <w:i/>
          <w:noProof/>
        </w:rPr>
        <w:t>Mahābhāratam.</w:t>
      </w:r>
      <w:r w:rsidRPr="007353ED">
        <w:rPr>
          <w:noProof/>
        </w:rPr>
        <w:t xml:space="preserve"> BORI Critical Edition, The Bhandarkar Oriental Research Institute, 1966, Vishnu S. Sukhtankar.</w:t>
      </w:r>
      <w:bookmarkEnd w:id="30"/>
    </w:p>
    <w:p w14:paraId="76FA4054" w14:textId="77777777" w:rsidR="007353ED" w:rsidRPr="007353ED" w:rsidRDefault="007353ED" w:rsidP="007353ED">
      <w:pPr>
        <w:pStyle w:val="EndNoteBibliography"/>
        <w:ind w:left="720" w:hanging="720"/>
        <w:rPr>
          <w:noProof/>
        </w:rPr>
      </w:pPr>
      <w:bookmarkStart w:id="31" w:name="_ENREF_9"/>
      <w:r w:rsidRPr="007353ED">
        <w:rPr>
          <w:i/>
          <w:noProof/>
        </w:rPr>
        <w:t>The Message of the Qurʼan.</w:t>
      </w:r>
      <w:r w:rsidRPr="007353ED">
        <w:rPr>
          <w:noProof/>
        </w:rPr>
        <w:t xml:space="preserve"> Translated by Muhammad Asad, Book Foundation, 2004.</w:t>
      </w:r>
      <w:bookmarkEnd w:id="31"/>
    </w:p>
    <w:p w14:paraId="2C03DC20" w14:textId="77777777" w:rsidR="007353ED" w:rsidRPr="007353ED" w:rsidRDefault="007353ED" w:rsidP="007353ED">
      <w:pPr>
        <w:pStyle w:val="EndNoteBibliography"/>
        <w:ind w:left="720" w:hanging="720"/>
        <w:rPr>
          <w:noProof/>
        </w:rPr>
      </w:pPr>
      <w:bookmarkStart w:id="32" w:name="_ENREF_10"/>
      <w:r w:rsidRPr="007353ED">
        <w:rPr>
          <w:i/>
          <w:noProof/>
        </w:rPr>
        <w:t>Mundakopanishad.</w:t>
      </w:r>
      <w:r w:rsidRPr="007353ED">
        <w:rPr>
          <w:noProof/>
        </w:rPr>
        <w:t xml:space="preserve"> Ministry of Culture, Government of India, 2023.</w:t>
      </w:r>
      <w:bookmarkEnd w:id="32"/>
    </w:p>
    <w:p w14:paraId="28866D76" w14:textId="77777777" w:rsidR="007353ED" w:rsidRPr="007353ED" w:rsidRDefault="007353ED" w:rsidP="007353ED">
      <w:pPr>
        <w:pStyle w:val="EndNoteBibliography"/>
        <w:ind w:left="720" w:hanging="720"/>
        <w:rPr>
          <w:noProof/>
        </w:rPr>
      </w:pPr>
      <w:bookmarkStart w:id="33" w:name="_ENREF_11"/>
      <w:r w:rsidRPr="007353ED">
        <w:rPr>
          <w:i/>
          <w:noProof/>
        </w:rPr>
        <w:t>Pali Tipiṭaka.</w:t>
      </w:r>
      <w:r w:rsidRPr="007353ED">
        <w:rPr>
          <w:noProof/>
        </w:rPr>
        <w:t xml:space="preserve"> Sixth Council Edition, Vipassana Research Institute, 1956, The Sixth Buddhist Council.</w:t>
      </w:r>
      <w:bookmarkEnd w:id="33"/>
    </w:p>
    <w:p w14:paraId="5EBC2236" w14:textId="77777777" w:rsidR="007353ED" w:rsidRPr="007353ED" w:rsidRDefault="007353ED" w:rsidP="007353ED">
      <w:pPr>
        <w:pStyle w:val="EndNoteBibliography"/>
        <w:ind w:left="720" w:hanging="720"/>
        <w:rPr>
          <w:noProof/>
        </w:rPr>
      </w:pPr>
      <w:bookmarkStart w:id="34" w:name="_ENREF_12"/>
      <w:r w:rsidRPr="007353ED">
        <w:rPr>
          <w:i/>
          <w:noProof/>
        </w:rPr>
        <w:t>The Torah.</w:t>
      </w:r>
      <w:r w:rsidRPr="007353ED">
        <w:rPr>
          <w:noProof/>
        </w:rPr>
        <w:t xml:space="preserve"> Aleppo Codex, Shlomo ben Buya, 920, Aaron ben Moses ben Asher.</w:t>
      </w:r>
      <w:bookmarkEnd w:id="34"/>
    </w:p>
    <w:p w14:paraId="34C05D1D" w14:textId="77777777" w:rsidR="007353ED" w:rsidRPr="007353ED" w:rsidRDefault="007353ED" w:rsidP="007353ED">
      <w:pPr>
        <w:pStyle w:val="EndNoteBibliography"/>
        <w:ind w:left="720" w:hanging="720"/>
        <w:rPr>
          <w:noProof/>
        </w:rPr>
      </w:pPr>
      <w:bookmarkStart w:id="35" w:name="_ENREF_13"/>
      <w:r w:rsidRPr="007353ED">
        <w:rPr>
          <w:noProof/>
        </w:rPr>
        <w:t>Alex-engraver. "Sahaja Subtle System." Wikimedia Foundation, 2011.</w:t>
      </w:r>
      <w:bookmarkEnd w:id="35"/>
    </w:p>
    <w:p w14:paraId="4EA0F8C1" w14:textId="77777777" w:rsidR="007353ED" w:rsidRPr="007353ED" w:rsidRDefault="007353ED" w:rsidP="007353ED">
      <w:pPr>
        <w:pStyle w:val="EndNoteBibliography"/>
        <w:ind w:left="720" w:hanging="720"/>
        <w:rPr>
          <w:noProof/>
        </w:rPr>
      </w:pPr>
      <w:bookmarkStart w:id="36" w:name="_ENREF_14"/>
      <w:r w:rsidRPr="007353ED">
        <w:rPr>
          <w:noProof/>
        </w:rPr>
        <w:t xml:space="preserve">Baudrillard, J. </w:t>
      </w:r>
      <w:r w:rsidRPr="007353ED">
        <w:rPr>
          <w:i/>
          <w:noProof/>
        </w:rPr>
        <w:t>The Illusion of the End.</w:t>
      </w:r>
      <w:r w:rsidRPr="007353ED">
        <w:rPr>
          <w:noProof/>
        </w:rPr>
        <w:t xml:space="preserve"> Stanford University Press, 1994.</w:t>
      </w:r>
      <w:bookmarkEnd w:id="36"/>
    </w:p>
    <w:p w14:paraId="40818034" w14:textId="77777777" w:rsidR="007353ED" w:rsidRPr="007353ED" w:rsidRDefault="007353ED" w:rsidP="007353ED">
      <w:pPr>
        <w:pStyle w:val="EndNoteBibliography"/>
        <w:ind w:left="720" w:hanging="720"/>
        <w:rPr>
          <w:noProof/>
        </w:rPr>
      </w:pPr>
      <w:bookmarkStart w:id="37" w:name="_ENREF_15"/>
      <w:r w:rsidRPr="007353ED">
        <w:rPr>
          <w:noProof/>
        </w:rPr>
        <w:t xml:space="preserve">Belsare, Malhar Bhikaji. </w:t>
      </w:r>
      <w:r w:rsidRPr="007353ED">
        <w:rPr>
          <w:i/>
          <w:noProof/>
        </w:rPr>
        <w:t>ગુજરાતી-</w:t>
      </w:r>
      <w:r w:rsidRPr="007353ED">
        <w:rPr>
          <w:rFonts w:ascii="Shruti" w:hAnsi="Shruti" w:cs="Shruti"/>
          <w:i/>
          <w:noProof/>
        </w:rPr>
        <w:t>અંગ્રેજી</w:t>
      </w:r>
      <w:r w:rsidRPr="007353ED">
        <w:rPr>
          <w:i/>
          <w:noProof/>
        </w:rPr>
        <w:t xml:space="preserve"> </w:t>
      </w:r>
      <w:r w:rsidRPr="007353ED">
        <w:rPr>
          <w:rFonts w:ascii="Shruti" w:hAnsi="Shruti" w:cs="Shruti"/>
          <w:i/>
          <w:noProof/>
        </w:rPr>
        <w:t>ડિકશનરી</w:t>
      </w:r>
      <w:r w:rsidRPr="007353ED">
        <w:rPr>
          <w:i/>
          <w:noProof/>
        </w:rPr>
        <w:t xml:space="preserve"> [Etymological Gujarati-English Dictionary].</w:t>
      </w:r>
      <w:r w:rsidRPr="007353ED">
        <w:rPr>
          <w:noProof/>
        </w:rPr>
        <w:t xml:space="preserve"> 2nd Edition, Asian Educational Services, 2002.</w:t>
      </w:r>
      <w:bookmarkEnd w:id="37"/>
    </w:p>
    <w:p w14:paraId="44E5B7D2" w14:textId="77777777" w:rsidR="007353ED" w:rsidRPr="007353ED" w:rsidRDefault="007353ED" w:rsidP="007353ED">
      <w:pPr>
        <w:pStyle w:val="EndNoteBibliography"/>
        <w:ind w:left="720" w:hanging="720"/>
        <w:rPr>
          <w:noProof/>
        </w:rPr>
      </w:pPr>
      <w:bookmarkStart w:id="38" w:name="_ENREF_16"/>
      <w:r w:rsidRPr="007353ED">
        <w:rPr>
          <w:noProof/>
        </w:rPr>
        <w:t xml:space="preserve">Cook, Francis H. </w:t>
      </w:r>
      <w:r w:rsidRPr="007353ED">
        <w:rPr>
          <w:i/>
          <w:noProof/>
        </w:rPr>
        <w:t>Hua-Yen Buddhism: The Jewel Net of Indra.</w:t>
      </w:r>
      <w:r w:rsidRPr="007353ED">
        <w:rPr>
          <w:noProof/>
        </w:rPr>
        <w:t xml:space="preserve"> Penn State Press, 2010.</w:t>
      </w:r>
      <w:bookmarkEnd w:id="38"/>
    </w:p>
    <w:p w14:paraId="4F5A3FD2" w14:textId="77777777" w:rsidR="007353ED" w:rsidRPr="007353ED" w:rsidRDefault="007353ED" w:rsidP="007353ED">
      <w:pPr>
        <w:pStyle w:val="EndNoteBibliography"/>
        <w:ind w:left="720" w:hanging="720"/>
        <w:rPr>
          <w:noProof/>
        </w:rPr>
      </w:pPr>
      <w:bookmarkStart w:id="39" w:name="_ENREF_17"/>
      <w:r w:rsidRPr="007353ED">
        <w:rPr>
          <w:noProof/>
        </w:rPr>
        <w:t xml:space="preserve">Erikson, E.H. and J.M. Erikson. </w:t>
      </w:r>
      <w:r w:rsidRPr="007353ED">
        <w:rPr>
          <w:i/>
          <w:noProof/>
        </w:rPr>
        <w:t>Life Cycle Completed.</w:t>
      </w:r>
      <w:r w:rsidRPr="007353ED">
        <w:rPr>
          <w:noProof/>
        </w:rPr>
        <w:t xml:space="preserve"> W. W. Norton, 1998.</w:t>
      </w:r>
      <w:bookmarkEnd w:id="39"/>
    </w:p>
    <w:p w14:paraId="005C6625" w14:textId="77777777" w:rsidR="007353ED" w:rsidRPr="007353ED" w:rsidRDefault="007353ED" w:rsidP="007353ED">
      <w:pPr>
        <w:pStyle w:val="EndNoteBibliography"/>
        <w:ind w:left="720" w:hanging="720"/>
        <w:rPr>
          <w:noProof/>
        </w:rPr>
      </w:pPr>
      <w:bookmarkStart w:id="40" w:name="_ENREF_18"/>
      <w:r w:rsidRPr="007353ED">
        <w:rPr>
          <w:noProof/>
        </w:rPr>
        <w:t xml:space="preserve">Gandhi, Mohandas K. "The Magic Spell of a Book." </w:t>
      </w:r>
      <w:r w:rsidRPr="007353ED">
        <w:rPr>
          <w:i/>
          <w:noProof/>
        </w:rPr>
        <w:t>An Autobiography, or, the Story of My Experiments with Truth</w:t>
      </w:r>
      <w:r w:rsidRPr="007353ED">
        <w:rPr>
          <w:noProof/>
        </w:rPr>
        <w:t>, Translated by Mahadev Desai, Navajivan Trust, 1945, pp. 334-36.</w:t>
      </w:r>
      <w:bookmarkEnd w:id="40"/>
    </w:p>
    <w:p w14:paraId="3C458F1C" w14:textId="77777777" w:rsidR="007353ED" w:rsidRPr="007353ED" w:rsidRDefault="007353ED" w:rsidP="007353ED">
      <w:pPr>
        <w:pStyle w:val="EndNoteBibliography"/>
        <w:ind w:left="720" w:hanging="720"/>
        <w:rPr>
          <w:noProof/>
        </w:rPr>
      </w:pPr>
      <w:bookmarkStart w:id="41" w:name="_ENREF_19"/>
      <w:r w:rsidRPr="007353ED">
        <w:rPr>
          <w:noProof/>
        </w:rPr>
        <w:t xml:space="preserve">---. </w:t>
      </w:r>
      <w:r w:rsidRPr="007353ED">
        <w:rPr>
          <w:i/>
          <w:noProof/>
        </w:rPr>
        <w:t>Sarvodaya.</w:t>
      </w:r>
      <w:r w:rsidRPr="007353ED">
        <w:rPr>
          <w:noProof/>
        </w:rPr>
        <w:t xml:space="preserve"> Translated by Vinoba Bhave, Jitendra T. Desai, 1956.</w:t>
      </w:r>
      <w:bookmarkEnd w:id="41"/>
    </w:p>
    <w:p w14:paraId="2E6D6550" w14:textId="77777777" w:rsidR="007353ED" w:rsidRPr="007353ED" w:rsidRDefault="007353ED" w:rsidP="007353ED">
      <w:pPr>
        <w:pStyle w:val="EndNoteBibliography"/>
        <w:ind w:left="720" w:hanging="720"/>
        <w:rPr>
          <w:noProof/>
        </w:rPr>
      </w:pPr>
      <w:bookmarkStart w:id="42" w:name="_ENREF_20"/>
      <w:r w:rsidRPr="007353ED">
        <w:rPr>
          <w:noProof/>
        </w:rPr>
        <w:t xml:space="preserve">---. </w:t>
      </w:r>
      <w:r w:rsidRPr="007353ED">
        <w:rPr>
          <w:i/>
          <w:noProof/>
        </w:rPr>
        <w:t>સર્વોદય [Sarvodaya].</w:t>
      </w:r>
      <w:r w:rsidRPr="007353ED">
        <w:rPr>
          <w:noProof/>
        </w:rPr>
        <w:t xml:space="preserve"> 1908.</w:t>
      </w:r>
      <w:bookmarkEnd w:id="42"/>
    </w:p>
    <w:p w14:paraId="360C937A" w14:textId="77777777" w:rsidR="007353ED" w:rsidRPr="007353ED" w:rsidRDefault="007353ED" w:rsidP="007353ED">
      <w:pPr>
        <w:pStyle w:val="EndNoteBibliography"/>
        <w:ind w:left="720" w:hanging="720"/>
        <w:rPr>
          <w:noProof/>
        </w:rPr>
      </w:pPr>
      <w:bookmarkStart w:id="43" w:name="_ENREF_21"/>
      <w:r w:rsidRPr="007353ED">
        <w:rPr>
          <w:noProof/>
        </w:rPr>
        <w:t xml:space="preserve">Gentile, Benito Mussolini and Giovanni. </w:t>
      </w:r>
      <w:r w:rsidRPr="007353ED">
        <w:rPr>
          <w:i/>
          <w:noProof/>
        </w:rPr>
        <w:t>Fascism Doctrine and Institutions.</w:t>
      </w:r>
      <w:r w:rsidRPr="007353ED">
        <w:rPr>
          <w:noProof/>
        </w:rPr>
        <w:t xml:space="preserve"> Ardita Publishers, 1935.</w:t>
      </w:r>
      <w:bookmarkEnd w:id="43"/>
    </w:p>
    <w:p w14:paraId="7A4A9643" w14:textId="77777777" w:rsidR="007353ED" w:rsidRPr="007353ED" w:rsidRDefault="007353ED" w:rsidP="007353ED">
      <w:pPr>
        <w:pStyle w:val="EndNoteBibliography"/>
        <w:ind w:left="720" w:hanging="720"/>
        <w:rPr>
          <w:noProof/>
        </w:rPr>
      </w:pPr>
      <w:bookmarkStart w:id="44" w:name="_ENREF_22"/>
      <w:r w:rsidRPr="007353ED">
        <w:rPr>
          <w:noProof/>
        </w:rPr>
        <w:t xml:space="preserve">---. </w:t>
      </w:r>
      <w:r w:rsidRPr="007353ED">
        <w:rPr>
          <w:i/>
          <w:noProof/>
        </w:rPr>
        <w:t>La Dottrina Del Fascismo.</w:t>
      </w:r>
      <w:r w:rsidRPr="007353ED">
        <w:rPr>
          <w:noProof/>
        </w:rPr>
        <w:t xml:space="preserve"> Treccani, 1932, </w:t>
      </w:r>
      <w:r w:rsidRPr="007353ED">
        <w:rPr>
          <w:i/>
          <w:noProof/>
        </w:rPr>
        <w:t>Enciclopedia Italiana</w:t>
      </w:r>
      <w:r w:rsidRPr="007353ED">
        <w:rPr>
          <w:noProof/>
        </w:rPr>
        <w:t>.</w:t>
      </w:r>
      <w:bookmarkEnd w:id="44"/>
    </w:p>
    <w:p w14:paraId="3C78464D" w14:textId="77777777" w:rsidR="007353ED" w:rsidRPr="007353ED" w:rsidRDefault="007353ED" w:rsidP="007353ED">
      <w:pPr>
        <w:pStyle w:val="EndNoteBibliography"/>
        <w:ind w:left="720" w:hanging="720"/>
        <w:rPr>
          <w:noProof/>
        </w:rPr>
      </w:pPr>
      <w:bookmarkStart w:id="45" w:name="_ENREF_23"/>
      <w:r w:rsidRPr="007353ED">
        <w:rPr>
          <w:noProof/>
        </w:rPr>
        <w:t xml:space="preserve">Gupta, Mahendranath. </w:t>
      </w:r>
      <w:r w:rsidRPr="007353ED">
        <w:rPr>
          <w:i/>
          <w:noProof/>
        </w:rPr>
        <w:t>The Gospel of Sri Ramakrishna.</w:t>
      </w:r>
      <w:r w:rsidRPr="007353ED">
        <w:rPr>
          <w:noProof/>
        </w:rPr>
        <w:t xml:space="preserve"> Edited by Mahendranath Gupta, Translated by Swami Nikhilananda, Ramakrishna-Vivekananda Center of New York, 1942.</w:t>
      </w:r>
      <w:bookmarkEnd w:id="45"/>
    </w:p>
    <w:p w14:paraId="0EFBC69F" w14:textId="77777777" w:rsidR="007353ED" w:rsidRPr="007353ED" w:rsidRDefault="007353ED" w:rsidP="007353ED">
      <w:pPr>
        <w:pStyle w:val="EndNoteBibliography"/>
        <w:ind w:left="720" w:hanging="720"/>
        <w:rPr>
          <w:noProof/>
        </w:rPr>
      </w:pPr>
      <w:bookmarkStart w:id="46" w:name="_ENREF_24"/>
      <w:r w:rsidRPr="007353ED">
        <w:rPr>
          <w:noProof/>
        </w:rPr>
        <w:t>Jefferson, Thomas. "Declaration of Independence." Stone Engraving ed., William J. Stone, 1820 1776. general editor, Second Continental Congress.</w:t>
      </w:r>
      <w:bookmarkEnd w:id="46"/>
    </w:p>
    <w:p w14:paraId="41026530" w14:textId="77777777" w:rsidR="007353ED" w:rsidRPr="007353ED" w:rsidRDefault="007353ED" w:rsidP="007353ED">
      <w:pPr>
        <w:pStyle w:val="EndNoteBibliography"/>
        <w:ind w:left="720" w:hanging="720"/>
        <w:rPr>
          <w:noProof/>
        </w:rPr>
      </w:pPr>
      <w:bookmarkStart w:id="47" w:name="_ENREF_25"/>
      <w:r w:rsidRPr="007353ED">
        <w:rPr>
          <w:noProof/>
        </w:rPr>
        <w:t>Kapoor, Raj. "Mera Naam Joker." R. K. Films, 1970.</w:t>
      </w:r>
      <w:bookmarkEnd w:id="47"/>
    </w:p>
    <w:p w14:paraId="14F54728" w14:textId="77777777" w:rsidR="007353ED" w:rsidRPr="007353ED" w:rsidRDefault="007353ED" w:rsidP="007353ED">
      <w:pPr>
        <w:pStyle w:val="EndNoteBibliography"/>
        <w:ind w:left="720" w:hanging="720"/>
        <w:rPr>
          <w:noProof/>
        </w:rPr>
      </w:pPr>
      <w:bookmarkStart w:id="48" w:name="_ENREF_26"/>
      <w:r w:rsidRPr="007353ED">
        <w:rPr>
          <w:noProof/>
        </w:rPr>
        <w:t>MapGrid. "Flag of India — Construction Sheet." Wikimedia Foundation, 2023.</w:t>
      </w:r>
      <w:bookmarkEnd w:id="48"/>
    </w:p>
    <w:p w14:paraId="7459916D" w14:textId="77777777" w:rsidR="007353ED" w:rsidRPr="007353ED" w:rsidRDefault="007353ED" w:rsidP="007353ED">
      <w:pPr>
        <w:pStyle w:val="EndNoteBibliography"/>
        <w:ind w:left="720" w:hanging="720"/>
        <w:rPr>
          <w:noProof/>
        </w:rPr>
      </w:pPr>
      <w:bookmarkStart w:id="49" w:name="_ENREF_27"/>
      <w:r w:rsidRPr="007353ED">
        <w:rPr>
          <w:noProof/>
        </w:rPr>
        <w:lastRenderedPageBreak/>
        <w:t xml:space="preserve">Marx, Karl and Friedrich Engels. </w:t>
      </w:r>
      <w:r w:rsidRPr="007353ED">
        <w:rPr>
          <w:i/>
          <w:noProof/>
        </w:rPr>
        <w:t>Manifest Der Kommunistischen Partei: Veröffentlicht Im Februar 1848.</w:t>
      </w:r>
      <w:r w:rsidRPr="007353ED">
        <w:rPr>
          <w:noProof/>
        </w:rPr>
        <w:t xml:space="preserve"> Gedruckt in der Office der "Bildungs-Gesellschaft für Arbeiter" von J.E. Burghard, 1848.</w:t>
      </w:r>
      <w:bookmarkEnd w:id="49"/>
    </w:p>
    <w:p w14:paraId="74A11461" w14:textId="77777777" w:rsidR="007353ED" w:rsidRPr="007353ED" w:rsidRDefault="007353ED" w:rsidP="007353ED">
      <w:pPr>
        <w:pStyle w:val="EndNoteBibliography"/>
        <w:ind w:left="720" w:hanging="720"/>
        <w:rPr>
          <w:noProof/>
        </w:rPr>
      </w:pPr>
      <w:bookmarkStart w:id="50" w:name="_ENREF_28"/>
      <w:r w:rsidRPr="007353ED">
        <w:rPr>
          <w:noProof/>
        </w:rPr>
        <w:t xml:space="preserve">---. </w:t>
      </w:r>
      <w:r w:rsidRPr="007353ED">
        <w:rPr>
          <w:i/>
          <w:noProof/>
        </w:rPr>
        <w:t>Manifesto of the Communist Party.</w:t>
      </w:r>
      <w:r w:rsidRPr="007353ED">
        <w:rPr>
          <w:noProof/>
        </w:rPr>
        <w:t xml:space="preserve"> Translated by Friedrich Engels, Charles H. Kerr &amp; Company, 1906.</w:t>
      </w:r>
      <w:bookmarkEnd w:id="50"/>
    </w:p>
    <w:p w14:paraId="750495F8" w14:textId="77777777" w:rsidR="007353ED" w:rsidRPr="007353ED" w:rsidRDefault="007353ED" w:rsidP="007353ED">
      <w:pPr>
        <w:pStyle w:val="EndNoteBibliography"/>
        <w:ind w:left="720" w:hanging="720"/>
        <w:rPr>
          <w:noProof/>
        </w:rPr>
      </w:pPr>
      <w:bookmarkStart w:id="51" w:name="_ENREF_29"/>
      <w:r w:rsidRPr="007353ED">
        <w:rPr>
          <w:noProof/>
        </w:rPr>
        <w:t xml:space="preserve">Publius. </w:t>
      </w:r>
      <w:r w:rsidRPr="007353ED">
        <w:rPr>
          <w:i/>
          <w:noProof/>
        </w:rPr>
        <w:t>The Federalist.</w:t>
      </w:r>
      <w:r w:rsidRPr="007353ED">
        <w:rPr>
          <w:noProof/>
        </w:rPr>
        <w:t xml:space="preserve"> John and Andrew M'Lean, 1788.</w:t>
      </w:r>
      <w:bookmarkEnd w:id="51"/>
    </w:p>
    <w:p w14:paraId="70C3E4A6" w14:textId="77777777" w:rsidR="007353ED" w:rsidRPr="007353ED" w:rsidRDefault="007353ED" w:rsidP="007353ED">
      <w:pPr>
        <w:pStyle w:val="EndNoteBibliography"/>
        <w:ind w:left="720" w:hanging="720"/>
        <w:rPr>
          <w:noProof/>
        </w:rPr>
      </w:pPr>
      <w:bookmarkStart w:id="52" w:name="_ENREF_30"/>
      <w:r w:rsidRPr="007353ED">
        <w:rPr>
          <w:noProof/>
        </w:rPr>
        <w:t xml:space="preserve">Radhakrishnan, Sarvepalli. </w:t>
      </w:r>
      <w:r w:rsidRPr="007353ED">
        <w:rPr>
          <w:i/>
          <w:noProof/>
        </w:rPr>
        <w:t>The Principal Upaniṣads.</w:t>
      </w:r>
      <w:r w:rsidRPr="007353ED">
        <w:rPr>
          <w:noProof/>
        </w:rPr>
        <w:t xml:space="preserve"> HarperCollins Publishers, 2020.</w:t>
      </w:r>
      <w:bookmarkEnd w:id="52"/>
    </w:p>
    <w:p w14:paraId="5CA0ACD5" w14:textId="77777777" w:rsidR="007353ED" w:rsidRPr="007353ED" w:rsidRDefault="007353ED" w:rsidP="007353ED">
      <w:pPr>
        <w:pStyle w:val="EndNoteBibliography"/>
        <w:ind w:left="720" w:hanging="720"/>
        <w:rPr>
          <w:noProof/>
        </w:rPr>
      </w:pPr>
      <w:bookmarkStart w:id="53" w:name="_ENREF_31"/>
      <w:r w:rsidRPr="007353ED">
        <w:rPr>
          <w:noProof/>
        </w:rPr>
        <w:t xml:space="preserve">Rand, Ayn. </w:t>
      </w:r>
      <w:r w:rsidRPr="007353ED">
        <w:rPr>
          <w:i/>
          <w:noProof/>
        </w:rPr>
        <w:t>Atlas Shrugged.</w:t>
      </w:r>
      <w:r w:rsidRPr="007353ED">
        <w:rPr>
          <w:noProof/>
        </w:rPr>
        <w:t xml:space="preserve"> Random House, 1957.</w:t>
      </w:r>
      <w:bookmarkEnd w:id="53"/>
    </w:p>
    <w:p w14:paraId="50EFC285" w14:textId="77777777" w:rsidR="007353ED" w:rsidRPr="007353ED" w:rsidRDefault="007353ED" w:rsidP="007353ED">
      <w:pPr>
        <w:pStyle w:val="EndNoteBibliography"/>
        <w:ind w:left="720" w:hanging="720"/>
        <w:rPr>
          <w:noProof/>
        </w:rPr>
      </w:pPr>
      <w:bookmarkStart w:id="54" w:name="_ENREF_32"/>
      <w:r w:rsidRPr="007353ED">
        <w:rPr>
          <w:noProof/>
        </w:rPr>
        <w:t xml:space="preserve">---. </w:t>
      </w:r>
      <w:r w:rsidRPr="007353ED">
        <w:rPr>
          <w:i/>
          <w:noProof/>
        </w:rPr>
        <w:t>For the New Intellectual.</w:t>
      </w:r>
      <w:r w:rsidRPr="007353ED">
        <w:rPr>
          <w:noProof/>
        </w:rPr>
        <w:t xml:space="preserve"> Penguin Publishing Group, 1963.</w:t>
      </w:r>
      <w:bookmarkEnd w:id="54"/>
    </w:p>
    <w:p w14:paraId="1E72BDBC" w14:textId="77777777" w:rsidR="007353ED" w:rsidRPr="007353ED" w:rsidRDefault="007353ED" w:rsidP="007353ED">
      <w:pPr>
        <w:pStyle w:val="EndNoteBibliography"/>
        <w:ind w:left="720" w:hanging="720"/>
        <w:rPr>
          <w:noProof/>
        </w:rPr>
      </w:pPr>
      <w:bookmarkStart w:id="55" w:name="_ENREF_33"/>
      <w:r w:rsidRPr="007353ED">
        <w:rPr>
          <w:noProof/>
        </w:rPr>
        <w:t xml:space="preserve">Shakespeare, William. </w:t>
      </w:r>
      <w:r w:rsidRPr="007353ED">
        <w:rPr>
          <w:i/>
          <w:noProof/>
        </w:rPr>
        <w:t>Romeo and Juliet, Quarto 2.</w:t>
      </w:r>
      <w:r w:rsidRPr="007353ED">
        <w:rPr>
          <w:noProof/>
        </w:rPr>
        <w:t xml:space="preserve"> Thomas Creede, 1599.</w:t>
      </w:r>
      <w:bookmarkEnd w:id="55"/>
    </w:p>
    <w:p w14:paraId="432F60A3" w14:textId="77777777" w:rsidR="007353ED" w:rsidRPr="007353ED" w:rsidRDefault="007353ED" w:rsidP="007353ED">
      <w:pPr>
        <w:pStyle w:val="EndNoteBibliography"/>
        <w:ind w:left="720" w:hanging="720"/>
        <w:rPr>
          <w:noProof/>
        </w:rPr>
      </w:pPr>
      <w:bookmarkStart w:id="56" w:name="_ENREF_34"/>
      <w:r w:rsidRPr="007353ED">
        <w:rPr>
          <w:noProof/>
        </w:rPr>
        <w:t xml:space="preserve">Sieyès, Emmanuel Joseph. </w:t>
      </w:r>
      <w:r w:rsidRPr="007353ED">
        <w:rPr>
          <w:i/>
          <w:noProof/>
        </w:rPr>
        <w:t>Qu'est-Ce Que Le Tiers-État?</w:t>
      </w:r>
      <w:r w:rsidRPr="007353ED">
        <w:rPr>
          <w:noProof/>
        </w:rPr>
        <w:t xml:space="preserve"> 1789.</w:t>
      </w:r>
      <w:bookmarkEnd w:id="56"/>
    </w:p>
    <w:p w14:paraId="58BAA6D4" w14:textId="77777777" w:rsidR="007353ED" w:rsidRPr="007353ED" w:rsidRDefault="007353ED" w:rsidP="007353ED">
      <w:pPr>
        <w:pStyle w:val="EndNoteBibliography"/>
        <w:ind w:left="720" w:hanging="720"/>
        <w:rPr>
          <w:noProof/>
        </w:rPr>
      </w:pPr>
      <w:bookmarkStart w:id="57" w:name="_ENREF_35"/>
      <w:r w:rsidRPr="007353ED">
        <w:rPr>
          <w:noProof/>
        </w:rPr>
        <w:t xml:space="preserve">---. "What Is the Third Estate?" </w:t>
      </w:r>
      <w:r w:rsidRPr="007353ED">
        <w:rPr>
          <w:i/>
          <w:noProof/>
        </w:rPr>
        <w:t>Emmanuel Joseph Sieyès: The Essential Political Writings</w:t>
      </w:r>
      <w:r w:rsidRPr="007353ED">
        <w:rPr>
          <w:noProof/>
        </w:rPr>
        <w:t>, Brill, 2014, Oliver W. Lembcke and Florian Weber.</w:t>
      </w:r>
      <w:bookmarkEnd w:id="57"/>
    </w:p>
    <w:p w14:paraId="5486C66B" w14:textId="77777777" w:rsidR="007353ED" w:rsidRPr="007353ED" w:rsidRDefault="007353ED" w:rsidP="007353ED">
      <w:pPr>
        <w:pStyle w:val="EndNoteBibliography"/>
        <w:ind w:left="720" w:hanging="720"/>
        <w:rPr>
          <w:noProof/>
        </w:rPr>
      </w:pPr>
      <w:bookmarkStart w:id="58" w:name="_ENREF_36"/>
      <w:r w:rsidRPr="007353ED">
        <w:rPr>
          <w:noProof/>
        </w:rPr>
        <w:t xml:space="preserve">Sir Monier Monier-Williams. </w:t>
      </w:r>
      <w:r w:rsidRPr="007353ED">
        <w:rPr>
          <w:i/>
          <w:noProof/>
        </w:rPr>
        <w:t>A Sanskṛit-English dictionary etymologically and philologically arranged with special reference to Greek, Latin, Gothic, German, Anglo-Saxon, and other cognate Indo-European languages</w:t>
      </w:r>
      <w:r w:rsidRPr="007353ED">
        <w:rPr>
          <w:noProof/>
        </w:rPr>
        <w:t>, The Clarendon Press, 1872.</w:t>
      </w:r>
      <w:bookmarkEnd w:id="58"/>
    </w:p>
    <w:p w14:paraId="2DE8F399" w14:textId="77777777" w:rsidR="007353ED" w:rsidRPr="007353ED" w:rsidRDefault="007353ED" w:rsidP="007353ED">
      <w:pPr>
        <w:pStyle w:val="EndNoteBibliography"/>
        <w:ind w:left="720" w:hanging="720"/>
        <w:rPr>
          <w:noProof/>
        </w:rPr>
      </w:pPr>
      <w:bookmarkStart w:id="59" w:name="_ENREF_37"/>
      <w:r w:rsidRPr="007353ED">
        <w:rPr>
          <w:noProof/>
        </w:rPr>
        <w:t xml:space="preserve">Swami Abhedānanda. </w:t>
      </w:r>
      <w:r w:rsidRPr="007353ED">
        <w:rPr>
          <w:i/>
          <w:noProof/>
        </w:rPr>
        <w:t>Vedanta Philosophy Three Lectures.</w:t>
      </w:r>
      <w:r w:rsidRPr="007353ED">
        <w:rPr>
          <w:noProof/>
        </w:rPr>
        <w:t xml:space="preserve"> The Vedanta Society, 1901.</w:t>
      </w:r>
      <w:bookmarkEnd w:id="59"/>
    </w:p>
    <w:p w14:paraId="17761F21" w14:textId="77777777" w:rsidR="007353ED" w:rsidRPr="007353ED" w:rsidRDefault="007353ED" w:rsidP="007353ED">
      <w:pPr>
        <w:pStyle w:val="EndNoteBibliography"/>
        <w:ind w:left="720" w:hanging="720"/>
        <w:rPr>
          <w:noProof/>
        </w:rPr>
      </w:pPr>
      <w:bookmarkStart w:id="60" w:name="_ENREF_38"/>
      <w:r w:rsidRPr="007353ED">
        <w:rPr>
          <w:noProof/>
        </w:rPr>
        <w:t xml:space="preserve">Swami Vivekananda. "A Study of the Sāṅkhya Philosophy." </w:t>
      </w:r>
      <w:r w:rsidRPr="007353ED">
        <w:rPr>
          <w:i/>
          <w:noProof/>
        </w:rPr>
        <w:t>The Complete Works of the Swami Vivekananda, Part 2</w:t>
      </w:r>
      <w:r w:rsidRPr="007353ED">
        <w:rPr>
          <w:noProof/>
        </w:rPr>
        <w:t>, Edited by Swami Prajnananda, Mayavati Memorial Edition ed., Prabuddha Bharat Office, 1915, pp. 439-49.</w:t>
      </w:r>
      <w:bookmarkEnd w:id="60"/>
    </w:p>
    <w:p w14:paraId="20FDE51D" w14:textId="77777777" w:rsidR="007353ED" w:rsidRPr="007353ED" w:rsidRDefault="007353ED" w:rsidP="007353ED">
      <w:pPr>
        <w:pStyle w:val="EndNoteBibliography"/>
        <w:ind w:left="720" w:hanging="720"/>
        <w:rPr>
          <w:noProof/>
        </w:rPr>
      </w:pPr>
      <w:bookmarkStart w:id="61" w:name="_ENREF_39"/>
      <w:r w:rsidRPr="007353ED">
        <w:rPr>
          <w:noProof/>
        </w:rPr>
        <w:t xml:space="preserve">---. "What Is Religion?" </w:t>
      </w:r>
      <w:r w:rsidRPr="007353ED">
        <w:rPr>
          <w:i/>
          <w:noProof/>
        </w:rPr>
        <w:t>The Complete Works of the Swami Vivekananda, Part 1</w:t>
      </w:r>
      <w:r w:rsidRPr="007353ED">
        <w:rPr>
          <w:noProof/>
        </w:rPr>
        <w:t>, Edited by Swami Prajnananda, Mayavati Memorial Edition ed., Prabuddha Bharat Office, 1915, pp. 333-43.</w:t>
      </w:r>
      <w:bookmarkEnd w:id="61"/>
    </w:p>
    <w:p w14:paraId="3058C0C2" w14:textId="77777777" w:rsidR="007353ED" w:rsidRPr="007353ED" w:rsidRDefault="007353ED" w:rsidP="007353ED">
      <w:pPr>
        <w:pStyle w:val="EndNoteBibliography"/>
        <w:ind w:left="720" w:hanging="720"/>
        <w:rPr>
          <w:noProof/>
        </w:rPr>
      </w:pPr>
      <w:bookmarkStart w:id="62" w:name="_ENREF_40"/>
      <w:r w:rsidRPr="007353ED">
        <w:rPr>
          <w:noProof/>
        </w:rPr>
        <w:t>Tagore, Rabindranath. "Bharoto Bhagyo Bidhata." 1911.</w:t>
      </w:r>
      <w:bookmarkEnd w:id="62"/>
    </w:p>
    <w:p w14:paraId="6B85CB38" w14:textId="77777777" w:rsidR="007353ED" w:rsidRPr="007353ED" w:rsidRDefault="007353ED" w:rsidP="007353ED">
      <w:pPr>
        <w:pStyle w:val="EndNoteBibliography"/>
        <w:ind w:left="720" w:hanging="720"/>
        <w:rPr>
          <w:noProof/>
        </w:rPr>
      </w:pPr>
      <w:bookmarkStart w:id="63" w:name="_ENREF_41"/>
      <w:r w:rsidRPr="007353ED">
        <w:rPr>
          <w:noProof/>
        </w:rPr>
        <w:t>---. "The Morning Song of India." 1919.</w:t>
      </w:r>
      <w:bookmarkEnd w:id="63"/>
    </w:p>
    <w:p w14:paraId="2A858329" w14:textId="77777777" w:rsidR="007353ED" w:rsidRPr="007353ED" w:rsidRDefault="007353ED" w:rsidP="007353ED">
      <w:pPr>
        <w:pStyle w:val="EndNoteBibliography"/>
        <w:ind w:left="720" w:hanging="720"/>
        <w:rPr>
          <w:noProof/>
        </w:rPr>
      </w:pPr>
      <w:bookmarkStart w:id="64" w:name="_ENREF_42"/>
      <w:r w:rsidRPr="007353ED">
        <w:rPr>
          <w:noProof/>
        </w:rPr>
        <w:t>Wachowski, Lana and Lilly Wachowski. "The Matrix." Warner Brothers, 1999.</w:t>
      </w:r>
      <w:bookmarkEnd w:id="64"/>
    </w:p>
    <w:p w14:paraId="74765D28" w14:textId="77777777" w:rsidR="007353ED" w:rsidRPr="007353ED" w:rsidRDefault="007353ED" w:rsidP="007353ED">
      <w:pPr>
        <w:pStyle w:val="EndNoteBibliography"/>
        <w:ind w:left="720" w:hanging="720"/>
        <w:rPr>
          <w:noProof/>
        </w:rPr>
      </w:pPr>
      <w:bookmarkStart w:id="65" w:name="_ENREF_43"/>
      <w:r w:rsidRPr="007353ED">
        <w:rPr>
          <w:noProof/>
        </w:rPr>
        <w:t xml:space="preserve">"Why the Matrix Is a Trans Story According to Lilly Wachowski." </w:t>
      </w:r>
      <w:r w:rsidRPr="007353ED">
        <w:rPr>
          <w:i/>
          <w:noProof/>
        </w:rPr>
        <w:t>Netflix: Behind the Streams</w:t>
      </w:r>
      <w:r w:rsidRPr="007353ED">
        <w:rPr>
          <w:noProof/>
        </w:rPr>
        <w:t>. reported by Lilly Wachowski, 4 August 2020, Netflix.</w:t>
      </w:r>
      <w:bookmarkEnd w:id="65"/>
    </w:p>
    <w:p w14:paraId="2C4177C0" w14:textId="5F0596C8" w:rsidR="00E013D7" w:rsidRDefault="00E013D7" w:rsidP="00E013D7">
      <w:pPr>
        <w:pStyle w:val="Heading1"/>
      </w:pPr>
      <w:r>
        <w:fldChar w:fldCharType="end"/>
      </w:r>
    </w:p>
    <w:p w14:paraId="0A1EC609" w14:textId="7542F9CE" w:rsidR="00C62625" w:rsidRDefault="00C62625" w:rsidP="00C62625">
      <w:pPr>
        <w:pStyle w:val="EndNoteBibliography"/>
        <w:ind w:left="720" w:hanging="720"/>
      </w:pPr>
    </w:p>
    <w:p w14:paraId="4214CAA1" w14:textId="68BCF071" w:rsidR="008E10D7" w:rsidRPr="001052E9" w:rsidRDefault="008E10D7" w:rsidP="00024723">
      <w:pPr>
        <w:pStyle w:val="Heading1"/>
        <w:sectPr w:rsidR="008E10D7" w:rsidRPr="001052E9">
          <w:headerReference w:type="even" r:id="rId82"/>
          <w:headerReference w:type="default" r:id="rId83"/>
          <w:footerReference w:type="default" r:id="rId84"/>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F8A1539" w14:textId="77777777" w:rsidR="009C17FA" w:rsidRDefault="0063517A" w:rsidP="00E506AF">
      <w:pPr>
        <w:pStyle w:val="Heading2"/>
        <w:rPr>
          <w:rFonts w:cs="Times New Roman"/>
        </w:r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3BB8C2D2"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7353ED">
                                <w:rPr>
                                  <w:noProof/>
                                </w:rPr>
                                <w:t>Kapoor</w:t>
                              </w:r>
                            </w:hyperlink>
                            <w:r w:rsidR="000C6425">
                              <w:rPr>
                                <w:noProof/>
                              </w:rPr>
                              <w:t>)</w:t>
                            </w:r>
                            <w:r w:rsidR="00DC29A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0115EE" id="_x0000_s1027"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" stroked="f">
                <v:textbox style="mso-fit-shape-to-text:t" inset="0,0,0,0">
                  <w:txbxContent>
                    <w:p w14:paraId="058A2E0C" w14:textId="3BB8C2D2"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827F52">
                        <w:rPr>
                          <w:rFonts w:cs="Times New Roman"/>
                          <w:noProof/>
                        </w:rPr>
                        <w:t>2</w:t>
                      </w:r>
                      <w:r>
                        <w:rPr>
                          <w:rFonts w:cs="Times New Roman"/>
                          <w:noProof/>
                        </w:rPr>
                        <w:fldChar w:fldCharType="end"/>
                      </w:r>
                      <w:r w:rsidR="00DC29A8">
                        <w:fldChar w:fldCharType="begin"/>
                      </w:r>
                      <w:r w:rsidR="00947FD1">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5" w:tooltip="Kapoor, 1970 #277" w:history="1">
                        <w:r w:rsidR="007353ED">
                          <w:rPr>
                            <w:noProof/>
                          </w:rPr>
                          <w:t>Kapoor</w:t>
                        </w:r>
                      </w:hyperlink>
                      <w:r w:rsidR="000C6425">
                        <w:rPr>
                          <w:noProof/>
                        </w:rPr>
                        <w:t>)</w:t>
                      </w:r>
                      <w:r w:rsidR="00DC29A8">
                        <w:fldChar w:fldCharType="end"/>
                      </w:r>
                    </w:p>
                  </w:txbxContent>
                </v:textbox>
              </v:shape>
            </w:pict>
          </mc:Fallback>
        </mc:AlternateContent>
      </w:r>
      <w:r w:rsidR="00E013D7">
        <w:rPr>
          <w:noProof/>
        </w:rPr>
        <mc:AlternateContent>
          <mc:Choice Requires="wps">
            <w:drawing>
              <wp:anchor distT="0" distB="0" distL="114300" distR="114300" simplePos="0" relativeHeight="251677696" behindDoc="0" locked="0" layoutInCell="1" allowOverlap="1" wp14:anchorId="593E9B6C" wp14:editId="32C16B58">
                <wp:simplePos x="0" y="0"/>
                <wp:positionH relativeFrom="column">
                  <wp:posOffset>-914400</wp:posOffset>
                </wp:positionH>
                <wp:positionV relativeFrom="paragraph">
                  <wp:posOffset>9201150</wp:posOffset>
                </wp:positionV>
                <wp:extent cx="7771765" cy="635"/>
                <wp:effectExtent l="0" t="0" r="635" b="12065"/>
                <wp:wrapNone/>
                <wp:docPr id="60367387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fldSimple w:instr=" SEQ Equation \* ARABIC ">
                              <w:r>
                                <w:rPr>
                                  <w:noProof/>
                                </w:rPr>
                                <w:t>1</w:t>
                              </w:r>
                            </w:fldSimple>
                            <w:r w:rsidRPr="00954DC5">
                              <w:t>The whole problem of speaking about the end (particularly the end of history) is that you have to speak of what lies beyond the end and also, at the same time, of the impossibility of ending. This paradox is produced by the fact that in a non-linear, n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9B6C" id="_x0000_s1028" type="#_x0000_t202" style="position:absolute;margin-left:-1in;margin-top:724.5pt;width:611.9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" stroked="f">
                <v:textbox style="mso-fit-shape-to-text:t" inset="0,0,0,0">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r w:rsidR="008C0DCA">
                        <w:fldChar w:fldCharType="begin"/>
                      </w:r>
                      <w:r w:rsidR="008C0DCA">
                        <w:instrText xml:space="preserve"> SEQ Equation \* ARABIC </w:instrText>
                      </w:r>
                      <w:r w:rsidR="008C0DCA">
                        <w:fldChar w:fldCharType="separate"/>
                      </w:r>
                      <w:r>
                        <w:rPr>
                          <w:noProof/>
                        </w:rPr>
                        <w:t>1</w:t>
                      </w:r>
                      <w:r w:rsidR="008C0DCA">
                        <w:rPr>
                          <w:noProof/>
                        </w:rPr>
                        <w:fldChar w:fldCharType="end"/>
                      </w:r>
                      <w:r w:rsidRPr="00954DC5">
                        <w:t>The whole problem of speaking about the end (particularly the end of history) is that you have to speak of what lies beyond the end and also, at the same time, of the impossibility of ending. This paradox is produced by the fact that in a non-linear, non</w:t>
                      </w:r>
                    </w:p>
                  </w:txbxContent>
                </v:textbox>
              </v:shape>
            </w:pict>
          </mc:Fallback>
        </mc:AlternateContent>
      </w:r>
    </w:p>
    <w:p w14:paraId="65FFA914" w14:textId="77777777" w:rsidR="00554EA0" w:rsidRPr="00554EA0" w:rsidRDefault="00554EA0" w:rsidP="00554EA0">
      <w:pPr>
        <w:rPr>
          <w:rFonts w:eastAsiaTheme="majorEastAsia"/>
        </w:rPr>
      </w:pPr>
    </w:p>
    <w:p w14:paraId="3B632B9D" w14:textId="77777777" w:rsidR="00554EA0" w:rsidRPr="00554EA0" w:rsidRDefault="00554EA0" w:rsidP="00554EA0">
      <w:pPr>
        <w:rPr>
          <w:rFonts w:eastAsiaTheme="majorEastAsia"/>
        </w:rPr>
      </w:pPr>
    </w:p>
    <w:p w14:paraId="47D9E1B9" w14:textId="77777777" w:rsidR="00554EA0" w:rsidRPr="00554EA0" w:rsidRDefault="00554EA0" w:rsidP="00554EA0">
      <w:pPr>
        <w:rPr>
          <w:rFonts w:eastAsiaTheme="majorEastAsia"/>
        </w:rPr>
      </w:pPr>
    </w:p>
    <w:p w14:paraId="22AA2F96" w14:textId="77777777" w:rsidR="00554EA0" w:rsidRPr="00554EA0" w:rsidRDefault="00554EA0" w:rsidP="00554EA0">
      <w:pPr>
        <w:rPr>
          <w:rFonts w:eastAsiaTheme="majorEastAsia"/>
        </w:rPr>
      </w:pPr>
    </w:p>
    <w:p w14:paraId="1E916967" w14:textId="77777777" w:rsidR="00554EA0" w:rsidRPr="00554EA0" w:rsidRDefault="00554EA0" w:rsidP="00554EA0">
      <w:pPr>
        <w:rPr>
          <w:rFonts w:eastAsiaTheme="majorEastAsia"/>
        </w:rPr>
      </w:pPr>
    </w:p>
    <w:p w14:paraId="575CBD3C" w14:textId="77777777" w:rsidR="00554EA0" w:rsidRPr="00554EA0" w:rsidRDefault="00554EA0" w:rsidP="00554EA0">
      <w:pPr>
        <w:rPr>
          <w:rFonts w:eastAsiaTheme="majorEastAsia"/>
        </w:rPr>
      </w:pPr>
    </w:p>
    <w:p w14:paraId="45C75750" w14:textId="77777777" w:rsidR="00554EA0" w:rsidRPr="00554EA0" w:rsidRDefault="00554EA0" w:rsidP="00554EA0">
      <w:pPr>
        <w:rPr>
          <w:rFonts w:eastAsiaTheme="majorEastAsia"/>
        </w:rPr>
      </w:pPr>
    </w:p>
    <w:p w14:paraId="0163F4D6" w14:textId="77777777" w:rsidR="00554EA0" w:rsidRPr="00554EA0" w:rsidRDefault="00554EA0" w:rsidP="00554EA0">
      <w:pPr>
        <w:rPr>
          <w:rFonts w:eastAsiaTheme="majorEastAsia"/>
        </w:rPr>
      </w:pPr>
    </w:p>
    <w:p w14:paraId="0B94B948" w14:textId="77777777" w:rsidR="00554EA0" w:rsidRPr="00554EA0" w:rsidRDefault="00554EA0" w:rsidP="00554EA0">
      <w:pPr>
        <w:rPr>
          <w:rFonts w:eastAsiaTheme="majorEastAsia"/>
        </w:rPr>
      </w:pPr>
    </w:p>
    <w:p w14:paraId="798F16C5" w14:textId="1F7F47B5" w:rsidR="00554EA0" w:rsidRPr="008A4333" w:rsidRDefault="00C9404A" w:rsidP="00C9404A">
      <w:pPr>
        <w:tabs>
          <w:tab w:val="left" w:pos="5293"/>
        </w:tabs>
        <w:rPr>
          <w:rFonts w:ascii="US Declaration" w:hAnsi="US Declaration"/>
          <w:sz w:val="36"/>
          <w:szCs w:val="36"/>
        </w:rPr>
        <w:sectPr w:rsidR="00554EA0" w:rsidRPr="008A4333" w:rsidSect="00873792">
          <w:headerReference w:type="even" r:id="rId85"/>
          <w:footerReference w:type="default" r:id="rId86"/>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mc:AlternateContent>
          <mc:Choice Requires="wps">
            <w:drawing>
              <wp:anchor distT="0" distB="0" distL="114300" distR="114300" simplePos="0" relativeHeight="251678720" behindDoc="0" locked="0" layoutInCell="1" allowOverlap="1" wp14:anchorId="7238399D" wp14:editId="1225A15E">
                <wp:simplePos x="0" y="0"/>
                <wp:positionH relativeFrom="margin">
                  <wp:align>center</wp:align>
                </wp:positionH>
                <wp:positionV relativeFrom="margin">
                  <wp:align>center</wp:align>
                </wp:positionV>
                <wp:extent cx="1563624" cy="1005840"/>
                <wp:effectExtent l="0" t="0" r="0" b="0"/>
                <wp:wrapSquare wrapText="bothSides"/>
                <wp:docPr id="669638552" name="Text Box 1"/>
                <wp:cNvGraphicFramePr/>
                <a:graphic xmlns:a="http://schemas.openxmlformats.org/drawingml/2006/main">
                  <a:graphicData uri="http://schemas.microsoft.com/office/word/2010/wordprocessingShape">
                    <wps:wsp>
                      <wps:cNvSpPr txBox="1"/>
                      <wps:spPr>
                        <a:xfrm>
                          <a:off x="0" y="0"/>
                          <a:ext cx="1563624" cy="1005840"/>
                        </a:xfrm>
                        <a:prstGeom prst="rect">
                          <a:avLst/>
                        </a:prstGeom>
                        <a:noFill/>
                        <a:ln w="6350">
                          <a:noFill/>
                        </a:ln>
                      </wps:spPr>
                      <wps:txbx>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238399D" id="_x0000_s1029" type="#_x0000_t202" style="position:absolute;margin-left:0;margin-top:0;width:123.1pt;height:79.2pt;z-index:251678720;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" filled="f" stroked="f" strokeweight=".5pt">
                <v:textbox style="mso-fit-shape-to-text:t">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A317A3" w:rsidRDefault="00C9404A" w:rsidP="00FF68B9">
                      <w:pPr>
                        <w:tabs>
                          <w:tab w:val="left" w:pos="5293"/>
                        </w:tabs>
                        <w:jc w:val="center"/>
                        <w:rPr>
                          <w:rFonts w:ascii="US Declaration" w:hAnsi="US Declaration"/>
                          <w:sz w:val="36"/>
                          <w:szCs w:val="36"/>
                          <w:vertAlign w:val="superscript"/>
                        </w:rPr>
                      </w:pPr>
                      <w:r w:rsidRPr="008A4333">
                        <w:rPr>
                          <w:rFonts w:ascii="US Declaration" w:hAnsi="US Declaration"/>
                          <w:sz w:val="36"/>
                          <w:szCs w:val="36"/>
                        </w:rPr>
                        <w:t>The End</w:t>
                      </w:r>
                    </w:p>
                  </w:txbxContent>
                </v:textbox>
                <w10:wrap type="square" anchorx="margin" anchory="margin"/>
              </v:shape>
            </w:pict>
          </mc:Fallback>
        </mc:AlternateContent>
      </w:r>
      <w:r w:rsidR="00086929" w:rsidRPr="00086929">
        <w:rPr>
          <w:rStyle w:val="Annotation"/>
          <w:color w:val="FFFFFF" w:themeColor="background1"/>
          <w:highlight w:val="white"/>
          <w:vertAlign w:val="superscript"/>
        </w:rPr>
        <w:footnoteReference w:id="48"/>
      </w:r>
    </w:p>
    <w:p w14:paraId="056DA26D" w14:textId="10907ABC" w:rsidR="00B42249" w:rsidRPr="004B5CA8" w:rsidRDefault="00DC1529" w:rsidP="00B42249">
      <w:pPr>
        <w:pStyle w:val="Heading1"/>
        <w:rPr>
          <w:color w:val="000000" w:themeColor="text1"/>
        </w:rPr>
        <w:sectPr w:rsidR="00B42249" w:rsidRPr="004B5CA8" w:rsidSect="00B42249">
          <w:footnotePr>
            <w:numRestart w:val="eachSect"/>
          </w:footnotePr>
          <w:pgSz w:w="12240" w:h="15840"/>
          <w:pgMar w:top="1440" w:right="1440" w:bottom="1440" w:left="1440" w:header="720" w:footer="720" w:gutter="0"/>
          <w:cols w:space="720"/>
          <w:docGrid w:linePitch="360"/>
        </w:sectPr>
      </w:pPr>
      <w:r>
        <w:rPr>
          <w:noProof/>
        </w:rPr>
        <w:lastRenderedPageBreak/>
        <mc:AlternateContent>
          <mc:Choice Requires="wps">
            <w:drawing>
              <wp:anchor distT="0" distB="0" distL="114300" distR="114300" simplePos="0" relativeHeight="251680768" behindDoc="0" locked="0" layoutInCell="1" allowOverlap="1" wp14:anchorId="3B1F531C" wp14:editId="6EA61CB7">
                <wp:simplePos x="0" y="0"/>
                <wp:positionH relativeFrom="column">
                  <wp:posOffset>850265</wp:posOffset>
                </wp:positionH>
                <wp:positionV relativeFrom="paragraph">
                  <wp:posOffset>4338320</wp:posOffset>
                </wp:positionV>
                <wp:extent cx="4242435" cy="635"/>
                <wp:effectExtent l="0" t="0" r="0" b="12065"/>
                <wp:wrapNone/>
                <wp:docPr id="1563097887" name="Text Box 1"/>
                <wp:cNvGraphicFramePr/>
                <a:graphic xmlns:a="http://schemas.openxmlformats.org/drawingml/2006/main">
                  <a:graphicData uri="http://schemas.microsoft.com/office/word/2010/wordprocessingShape">
                    <wps:wsp>
                      <wps:cNvSpPr txBox="1"/>
                      <wps:spPr>
                        <a:xfrm>
                          <a:off x="0" y="0"/>
                          <a:ext cx="4242435" cy="635"/>
                        </a:xfrm>
                        <a:prstGeom prst="rect">
                          <a:avLst/>
                        </a:prstGeom>
                        <a:solidFill>
                          <a:prstClr val="white"/>
                        </a:solidFill>
                        <a:ln>
                          <a:noFill/>
                        </a:ln>
                      </wps:spPr>
                      <wps:txbx>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F531C" id="_x0000_s1030" type="#_x0000_t202" style="position:absolute;margin-left:66.95pt;margin-top:341.6pt;width:334.0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" stroked="f">
                <v:textbox style="mso-fit-shape-to-text:t" inset="0,0,0,0">
                  <w:txbxContent>
                    <w:p w14:paraId="21C635A2" w14:textId="44B67418" w:rsidR="00DC1529" w:rsidRPr="00594AA8" w:rsidRDefault="00A77305" w:rsidP="00DC1529">
                      <w:pPr>
                        <w:pStyle w:val="Caption"/>
                        <w:rPr>
                          <w:rFonts w:ascii="Times New Roman" w:hAnsi="Times New Roman" w:cs="Times New Roman"/>
                          <w:b/>
                          <w:noProof/>
                          <w:sz w:val="44"/>
                          <w:szCs w:val="44"/>
                        </w:rPr>
                      </w:pPr>
                      <w:r>
                        <w:rPr>
                          <w:noProof/>
                          <w:color w:val="000000" w:themeColor="text1"/>
                        </w:rPr>
                        <w:t>Flag of India — Construction Sheet</w:t>
                      </w:r>
                      <w:r w:rsidR="00DC1529" w:rsidRPr="00DC1529">
                        <w:rPr>
                          <w:rFonts w:ascii="Segoe UI" w:hAnsi="Segoe UI" w:cs="Segoe UI"/>
                          <w:color w:val="1F2328"/>
                          <w:shd w:val="clear" w:color="auto" w:fill="FFFFFF"/>
                          <w:vertAlign w:val="superscript"/>
                        </w:rPr>
                        <w:t>2</w:t>
                      </w:r>
                    </w:p>
                  </w:txbxContent>
                </v:textbox>
              </v:shape>
            </w:pict>
          </mc:Fallback>
        </mc:AlternateContent>
      </w:r>
      <w:r w:rsidR="00B42249" w:rsidRPr="00DF084F">
        <w:rPr>
          <w:noProof/>
        </w:rPr>
        <w:drawing>
          <wp:anchor distT="0" distB="0" distL="114300" distR="114300" simplePos="0" relativeHeight="251672576" behindDoc="0" locked="0" layoutInCell="1" allowOverlap="1" wp14:anchorId="6714EB15" wp14:editId="4D28EA08">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r w:rsidR="00874DC2" w:rsidRPr="00DF084F">
        <w:rPr>
          <w:rFonts w:ascii="Kohinoor Devanagari" w:eastAsia="Kohinoor Devanagari Regular" w:hAnsi="Kohinoor Devanagari" w:cs="Kohinoor Devanagari"/>
        </w:rPr>
        <w:t>तिरंगा</w:t>
      </w:r>
      <w:r w:rsidR="00874DC2" w:rsidRPr="00DF084F">
        <w:t>, tira</w:t>
      </w:r>
      <w:r w:rsidR="00874DC2" w:rsidRPr="00DF084F">
        <w:rPr>
          <w:rFonts w:eastAsia="Helvetica"/>
        </w:rPr>
        <w:t>ṅ</w:t>
      </w:r>
      <w:r w:rsidR="00874DC2" w:rsidRPr="00DF084F">
        <w:t>g</w:t>
      </w:r>
      <w:r w:rsidR="00874DC2" w:rsidRPr="00DF084F">
        <w:rPr>
          <w:rFonts w:eastAsia="Helvetica"/>
        </w:rPr>
        <w:t>ā</w:t>
      </w:r>
      <w:r w:rsidR="00874DC2" w:rsidRPr="00DF084F">
        <w:t>: “</w:t>
      </w:r>
      <w:r w:rsidR="00642965">
        <w:t>t</w:t>
      </w:r>
      <w:r w:rsidR="00874DC2" w:rsidRPr="00DF084F">
        <w:t>ricolour</w:t>
      </w:r>
      <w:r w:rsidR="00874DC2" w:rsidRPr="004B5CA8">
        <w:rPr>
          <w:color w:val="000000" w:themeColor="text1"/>
        </w:rPr>
        <w:t>"</w:t>
      </w:r>
      <w:r w:rsidR="00B42249" w:rsidRPr="004B5CA8">
        <w:rPr>
          <w:rStyle w:val="Annotation"/>
          <w:color w:val="000000" w:themeColor="text1"/>
          <w:highlight w:val="white"/>
          <w:vertAlign w:val="superscript"/>
        </w:rPr>
        <w:footnoteReference w:id="49"/>
      </w:r>
      <w:r w:rsidR="004B5CA8" w:rsidRPr="004B5CA8">
        <w:rPr>
          <w:color w:val="FFFFFF" w:themeColor="background1"/>
          <w:vertAlign w:val="superscript"/>
        </w:rPr>
        <w:t>,</w:t>
      </w:r>
      <w:r w:rsidR="00A66795" w:rsidRPr="004B5CA8">
        <w:rPr>
          <w:rStyle w:val="Annotation"/>
          <w:color w:val="FFFFFF" w:themeColor="background1"/>
          <w:highlight w:val="white"/>
          <w:vertAlign w:val="superscript"/>
        </w:rPr>
        <w:footnoteReference w:id="50"/>
      </w:r>
      <w:r w:rsidR="004B5CA8" w:rsidRPr="004B5CA8">
        <w:rPr>
          <w:color w:val="FFFFFF" w:themeColor="background1"/>
          <w:vertAlign w:val="superscript"/>
        </w:rPr>
        <w:t>,</w:t>
      </w:r>
      <w:r w:rsidR="004B5CA8" w:rsidRPr="004B5CA8">
        <w:rPr>
          <w:rStyle w:val="Annotation"/>
          <w:color w:val="FFFFFF" w:themeColor="background1"/>
          <w:highlight w:val="white"/>
          <w:vertAlign w:val="superscript"/>
        </w:rPr>
        <w:footnoteReference w:id="51"/>
      </w:r>
    </w:p>
    <w:p w14:paraId="63C892CB" w14:textId="1EE84E93" w:rsidR="00921880" w:rsidRDefault="00921880" w:rsidP="00B42249">
      <w:pPr>
        <w:pStyle w:val="Heading1"/>
        <w:rPr>
          <w:color w:val="000000" w:themeColor="text1"/>
        </w:rPr>
      </w:pPr>
    </w:p>
    <w:sectPr w:rsidR="00921880" w:rsidSect="00B42249">
      <w:headerReference w:type="even" r:id="rId88"/>
      <w:headerReference w:type="default" r:id="rId89"/>
      <w:footerReference w:type="default" r:id="rId9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4527D" w14:textId="77777777" w:rsidR="00FD43E0" w:rsidRDefault="00FD43E0" w:rsidP="00451AD0">
      <w:r>
        <w:separator/>
      </w:r>
    </w:p>
    <w:p w14:paraId="6E9D35E3" w14:textId="77777777" w:rsidR="00FD43E0" w:rsidRDefault="00FD43E0"/>
    <w:p w14:paraId="20293350" w14:textId="77777777" w:rsidR="00FD43E0" w:rsidRDefault="00FD43E0"/>
  </w:endnote>
  <w:endnote w:type="continuationSeparator" w:id="0">
    <w:p w14:paraId="56DD27EC" w14:textId="77777777" w:rsidR="00FD43E0" w:rsidRDefault="00FD43E0" w:rsidP="00451AD0">
      <w:r>
        <w:continuationSeparator/>
      </w:r>
    </w:p>
    <w:p w14:paraId="7D516E42" w14:textId="77777777" w:rsidR="00FD43E0" w:rsidRDefault="00FD43E0"/>
    <w:p w14:paraId="37FFDEE6" w14:textId="77777777" w:rsidR="00FD43E0" w:rsidRDefault="00FD43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Mangal">
    <w:panose1 w:val="02040503050203030202"/>
    <w:charset w:val="01"/>
    <w:family w:val="roman"/>
    <w:pitch w:val="variable"/>
    <w:sig w:usb0="0000A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Gujarati MT">
    <w:panose1 w:val="00000500070000000000"/>
    <w:charset w:val="00"/>
    <w:family w:val="auto"/>
    <w:pitch w:val="variable"/>
    <w:sig w:usb0="80048003" w:usb1="1000C0C1"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 w:name="US Declaration">
    <w:panose1 w:val="00000000000000000000"/>
    <w:charset w:val="00"/>
    <w:family w:val="auto"/>
    <w:pitch w:val="variable"/>
    <w:sig w:usb0="00000007" w:usb1="00000000" w:usb2="00000000" w:usb3="00000000" w:csb0="00000093" w:csb1="00000000"/>
  </w:font>
  <w:font w:name="EB Garamond">
    <w:panose1 w:val="00000000000000000000"/>
    <w:charset w:val="00"/>
    <w:family w:val="auto"/>
    <w:pitch w:val="variable"/>
    <w:sig w:usb0="E00002FF" w:usb1="5201E4F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68184" w14:textId="77777777" w:rsidR="00FD43E0" w:rsidRDefault="00FD43E0" w:rsidP="00451AD0">
      <w:r>
        <w:separator/>
      </w:r>
    </w:p>
    <w:p w14:paraId="12136924" w14:textId="77777777" w:rsidR="00FD43E0" w:rsidRDefault="00FD43E0"/>
    <w:p w14:paraId="0DB548CC" w14:textId="77777777" w:rsidR="00FD43E0" w:rsidRDefault="00FD43E0"/>
  </w:footnote>
  <w:footnote w:type="continuationSeparator" w:id="0">
    <w:p w14:paraId="37C7C2F7" w14:textId="77777777" w:rsidR="00FD43E0" w:rsidRDefault="00FD43E0" w:rsidP="00451AD0">
      <w:r>
        <w:continuationSeparator/>
      </w:r>
    </w:p>
    <w:p w14:paraId="058F5DDE" w14:textId="77777777" w:rsidR="00FD43E0" w:rsidRDefault="00FD43E0"/>
    <w:p w14:paraId="6810C2D8" w14:textId="77777777" w:rsidR="00FD43E0" w:rsidRDefault="00FD43E0"/>
  </w:footnote>
  <w:footnote w:id="1">
    <w:p w14:paraId="7BC30E0E" w14:textId="642B9F97" w:rsidR="00AA42B7" w:rsidRPr="00AA42B7" w:rsidRDefault="00AA42B7" w:rsidP="00F441B0">
      <w:pPr>
        <w:pStyle w:val="FootnoteText"/>
        <w:ind w:left="720" w:hanging="520"/>
      </w:pPr>
      <w:r w:rsidRPr="00733A32">
        <w:rPr>
          <w:rStyle w:val="FootnoteReference"/>
          <w:b w:val="0"/>
          <w:bCs/>
        </w:rPr>
        <w:footnoteRef/>
      </w:r>
      <w:r w:rsidRPr="00733A32">
        <w:rPr>
          <w:rStyle w:val="FootnoteReference"/>
          <w:b w:val="0"/>
          <w:bCs/>
        </w:rPr>
        <w:tab/>
      </w:r>
      <w:r w:rsidR="00BC56B1" w:rsidRPr="00BC56B1">
        <w:rPr>
          <w:rFonts w:ascii="Mangal" w:eastAsia="Times New Roman" w:hAnsi="Mangal" w:cs="Mangal"/>
          <w:color w:val="1F2328"/>
          <w:sz w:val="18"/>
          <w:szCs w:val="18"/>
          <w:shd w:val="clear" w:color="auto" w:fill="FFFFFF"/>
          <w:lang w:bidi="ar-SA"/>
          <w14:ligatures w14:val="none"/>
        </w:rPr>
        <w:t>मनु</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manu</w:t>
      </w:r>
      <w:r w:rsidR="00BC56B1" w:rsidRPr="00BC56B1">
        <w:rPr>
          <w:rFonts w:ascii="Segoe UI" w:eastAsia="Times New Roman" w:hAnsi="Segoe UI" w:cs="Segoe UI"/>
          <w:color w:val="1F2328"/>
          <w:sz w:val="18"/>
          <w:szCs w:val="18"/>
          <w:shd w:val="clear" w:color="auto" w:fill="FFFFFF"/>
          <w:lang w:bidi="ar-SA"/>
          <w14:ligatures w14:val="none"/>
        </w:rPr>
        <w:t>: "</w:t>
      </w:r>
      <w:r w:rsidR="00C813F7" w:rsidRPr="00C813F7">
        <w:t xml:space="preserve"> </w:t>
      </w:r>
      <w:r w:rsidR="00C813F7" w:rsidRPr="00C813F7">
        <w:rPr>
          <w:rFonts w:ascii="Segoe UI" w:eastAsia="Times New Roman" w:hAnsi="Segoe UI" w:cs="Segoe UI"/>
          <w:color w:val="1F2328"/>
          <w:sz w:val="18"/>
          <w:szCs w:val="18"/>
          <w:shd w:val="clear" w:color="auto" w:fill="FFFFFF"/>
          <w:lang w:bidi="ar-SA"/>
          <w14:ligatures w14:val="none"/>
        </w:rPr>
        <w:t>thinking</w:t>
      </w:r>
      <w:r w:rsidR="00C813F7">
        <w:rPr>
          <w:rFonts w:ascii="Segoe UI" w:eastAsia="Times New Roman" w:hAnsi="Segoe UI" w:cs="Segoe UI"/>
          <w:color w:val="1F2328"/>
          <w:sz w:val="18"/>
          <w:szCs w:val="18"/>
          <w:shd w:val="clear" w:color="auto" w:fill="FFFFFF"/>
          <w:lang w:bidi="ar-SA"/>
          <w14:ligatures w14:val="none"/>
        </w:rPr>
        <w:t xml:space="preserve"> </w:t>
      </w:r>
      <w:r w:rsidR="00C813F7" w:rsidRPr="00C813F7">
        <w:rPr>
          <w:rFonts w:ascii="Segoe UI" w:eastAsia="Times New Roman" w:hAnsi="Segoe UI" w:cs="Segoe UI"/>
          <w:color w:val="1F2328"/>
          <w:sz w:val="18"/>
          <w:szCs w:val="18"/>
          <w:shd w:val="clear" w:color="auto" w:fill="FFFFFF"/>
          <w:lang w:bidi="ar-SA"/>
          <w14:ligatures w14:val="none"/>
        </w:rPr>
        <w:t>creature</w:t>
      </w:r>
      <w:r w:rsidR="00BC56B1" w:rsidRPr="00BC56B1">
        <w:rPr>
          <w:rFonts w:ascii="Segoe UI" w:eastAsia="Times New Roman" w:hAnsi="Segoe UI" w:cs="Segoe UI"/>
          <w:color w:val="1F2328"/>
          <w:sz w:val="18"/>
          <w:szCs w:val="18"/>
          <w:shd w:val="clear" w:color="auto" w:fill="FFFFFF"/>
          <w:lang w:bidi="ar-SA"/>
          <w14:ligatures w14:val="none"/>
        </w:rPr>
        <w:t xml:space="preserve">" + </w:t>
      </w:r>
      <w:r w:rsidR="00BC56B1" w:rsidRPr="00BC56B1">
        <w:rPr>
          <w:rFonts w:ascii="Mangal" w:eastAsia="Times New Roman" w:hAnsi="Mangal" w:cs="Mangal"/>
          <w:color w:val="1F2328"/>
          <w:sz w:val="18"/>
          <w:szCs w:val="18"/>
          <w:shd w:val="clear" w:color="auto" w:fill="FFFFFF"/>
          <w:lang w:bidi="ar-SA"/>
          <w14:ligatures w14:val="none"/>
        </w:rPr>
        <w:t>स्मृति</w:t>
      </w:r>
      <w:r w:rsidR="00BC56B1" w:rsidRPr="00BC56B1">
        <w:rPr>
          <w:rFonts w:ascii="Segoe UI" w:eastAsia="Times New Roman" w:hAnsi="Segoe UI" w:cs="Segoe UI"/>
          <w:color w:val="1F2328"/>
          <w:sz w:val="18"/>
          <w:szCs w:val="18"/>
          <w:shd w:val="clear" w:color="auto" w:fill="FFFFFF"/>
          <w:lang w:bidi="ar-SA"/>
          <w14:ligatures w14:val="none"/>
        </w:rPr>
        <w:t>, </w:t>
      </w:r>
      <w:r w:rsidR="00BC56B1" w:rsidRPr="00BC56B1">
        <w:rPr>
          <w:rFonts w:ascii="Segoe UI" w:eastAsia="Times New Roman" w:hAnsi="Segoe UI" w:cs="Segoe UI"/>
          <w:i/>
          <w:iCs/>
          <w:color w:val="1F2328"/>
          <w:sz w:val="18"/>
          <w:szCs w:val="18"/>
          <w:lang w:bidi="ar-SA"/>
          <w14:ligatures w14:val="none"/>
        </w:rPr>
        <w:t>smṛti</w:t>
      </w:r>
      <w:r w:rsidR="00BC56B1" w:rsidRPr="00BC56B1">
        <w:rPr>
          <w:rFonts w:ascii="Segoe UI" w:eastAsia="Times New Roman" w:hAnsi="Segoe UI" w:cs="Segoe UI"/>
          <w:color w:val="1F2328"/>
          <w:sz w:val="18"/>
          <w:szCs w:val="18"/>
          <w:shd w:val="clear" w:color="auto" w:fill="FFFFFF"/>
          <w:lang w:bidi="ar-SA"/>
          <w14:ligatures w14:val="none"/>
        </w:rPr>
        <w:t>: "</w:t>
      </w:r>
      <w:proofErr w:type="gramStart"/>
      <w:r w:rsidR="009D53EB" w:rsidRPr="009D53EB">
        <w:rPr>
          <w:rFonts w:ascii="Segoe UI" w:eastAsia="Times New Roman" w:hAnsi="Segoe UI" w:cs="Segoe UI"/>
          <w:color w:val="1F2328"/>
          <w:sz w:val="18"/>
          <w:szCs w:val="18"/>
          <w:shd w:val="clear" w:color="auto" w:fill="FFFFFF"/>
          <w:lang w:bidi="ar-SA"/>
          <w14:ligatures w14:val="none"/>
        </w:rPr>
        <w:t>remembrance</w:t>
      </w:r>
      <w:proofErr w:type="gramEnd"/>
      <w:r w:rsidR="009D53EB" w:rsidRPr="009D53EB">
        <w:rPr>
          <w:rFonts w:ascii="Segoe UI" w:eastAsia="Times New Roman" w:hAnsi="Segoe UI" w:cs="Segoe UI"/>
          <w:color w:val="1F2328"/>
          <w:sz w:val="18"/>
          <w:szCs w:val="18"/>
          <w:shd w:val="clear" w:color="auto" w:fill="FFFFFF"/>
          <w:lang w:bidi="ar-SA"/>
          <w14:ligatures w14:val="none"/>
        </w:rPr>
        <w:t xml:space="preserve"> </w:t>
      </w:r>
      <w:r w:rsidR="00BC56B1" w:rsidRPr="00BC56B1">
        <w:rPr>
          <w:rFonts w:ascii="Segoe UI" w:eastAsia="Times New Roman" w:hAnsi="Segoe UI" w:cs="Segoe UI"/>
          <w:color w:val="1F2328"/>
          <w:sz w:val="18"/>
          <w:szCs w:val="18"/>
          <w:shd w:val="clear" w:color="auto" w:fill="FFFFFF"/>
          <w:lang w:bidi="ar-SA"/>
          <w14:ligatures w14:val="none"/>
        </w:rPr>
        <w:t>"</w:t>
      </w:r>
    </w:p>
    <w:p w14:paraId="04FF397C" w14:textId="3F1A47F4" w:rsidR="00AA42B7" w:rsidRPr="001B26D3" w:rsidRDefault="00AA42B7" w:rsidP="00AA42B7">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0E24696A" w14:textId="3E9CA330" w:rsidR="00AA42B7" w:rsidRPr="001B26D3" w:rsidRDefault="00DC29A8" w:rsidP="00AA42B7">
      <w:pPr>
        <w:pStyle w:val="FootnoteText"/>
      </w:pPr>
      <w:r>
        <w:fldChar w:fldCharType="begin"/>
      </w:r>
      <w:r w:rsidR="009F5662">
        <w:instrText xml:space="preserve"> ADDIN EN.CITE &lt;EndNote&gt;&lt;Cite&gt;&lt;Author&gt;Belsare&lt;/Author&gt;&lt;Year&gt;2002&lt;/Year&gt;&lt;RecNum&gt;611&lt;/RecNum&gt;&lt;Pages&gt;577&lt;/Pages&gt;&lt;DisplayText&gt;Belsare, Malhar Bhikaji. &lt;style face="italic"&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sidR="009F5662">
        <w:rPr>
          <w:noProof/>
        </w:rPr>
        <w:t>Belsare, Malhar Bhikaji.</w:t>
      </w:r>
      <w:r w:rsidR="009F5662" w:rsidRPr="005D1D8D">
        <w:rPr>
          <w:rFonts w:ascii="Gujarati Sangam MN" w:hAnsi="Gujarati Sangam MN" w:cs="Gujarati Sangam MN"/>
          <w:noProof/>
        </w:rPr>
        <w:t xml:space="preserve"> </w:t>
      </w:r>
      <w:r w:rsidR="009F5662" w:rsidRPr="005D1D8D">
        <w:rPr>
          <w:rFonts w:ascii="Gujarati Sangam MN" w:hAnsi="Gujarati Sangam MN" w:cs="Gujarati Sangam MN"/>
          <w:i/>
          <w:noProof/>
        </w:rPr>
        <w:t>ગુજરાતી-અંગ્રેજી ડિકશનરી</w:t>
      </w:r>
      <w:r w:rsidR="009F5662" w:rsidRPr="009F5662">
        <w:rPr>
          <w:i/>
          <w:noProof/>
        </w:rPr>
        <w:t xml:space="preserve"> [Etymological Gujarati-English Dictionary].</w:t>
      </w:r>
      <w:r w:rsidR="009F5662">
        <w:rPr>
          <w:noProof/>
        </w:rPr>
        <w:t xml:space="preserve"> 2nd Edition, Asian Educational Services, 2002.</w:t>
      </w:r>
      <w:r>
        <w:fldChar w:fldCharType="end"/>
      </w:r>
    </w:p>
  </w:footnote>
  <w:footnote w:id="3">
    <w:p w14:paraId="621729D7" w14:textId="64B2A731"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DC29A8">
        <w:fldChar w:fldCharType="separate"/>
      </w:r>
      <w:r w:rsidR="000C6425">
        <w:rPr>
          <w:noProof/>
        </w:rPr>
        <w:t xml:space="preserve">Shakespeare, William. </w:t>
      </w:r>
      <w:r w:rsidR="000C6425" w:rsidRPr="000C6425">
        <w:rPr>
          <w:i/>
          <w:noProof/>
        </w:rPr>
        <w:t>Romeo and Juliet, Quarto 2.</w:t>
      </w:r>
      <w:r w:rsidR="000C6425">
        <w:rPr>
          <w:noProof/>
        </w:rPr>
        <w:t xml:space="preserve"> Thomas Creede, 1599.</w:t>
      </w:r>
      <w:r w:rsidR="00DC29A8">
        <w:fldChar w:fldCharType="end"/>
      </w:r>
    </w:p>
  </w:footnote>
  <w:footnote w:id="4">
    <w:p w14:paraId="12907C1C" w14:textId="77777777" w:rsidR="000C6425"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w:t>
      </w:r>
      <w:proofErr w:type="gramStart"/>
      <w:r w:rsidRPr="001B26D3">
        <w:t>to</w:t>
      </w:r>
      <w:proofErr w:type="gramEnd"/>
      <w:r w:rsidRPr="001B26D3">
        <w:t xml:space="preserve">” </w:t>
      </w:r>
    </w:p>
    <w:p w14:paraId="61B87978" w14:textId="3CA10FC5" w:rsidR="00986B3E" w:rsidRPr="001B26D3" w:rsidRDefault="00DC29A8" w:rsidP="00AE7498">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
    <w:p w14:paraId="7D18EA33" w14:textId="6CB5B9C6"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6">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7">
    <w:p w14:paraId="5D79555E" w14:textId="31A79C5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8">
    <w:p w14:paraId="2EDE2F80" w14:textId="3327D0F4"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CD47DF">
        <w:rPr>
          <w:bCs/>
        </w:rPr>
        <w:instrText xml:space="preserve"> ADDIN EN.CITE &lt;EndNote&gt;&lt;Cite ExcludeAuth="1"&gt;&lt;Year&gt;2023&lt;/Year&gt;&lt;RecNum&gt;537&lt;/RecNum&gt;&lt;DisplayText&gt;&lt;style face="italic"&gt;Mundakopanishad.&lt;/style&gt; Ministry of Culture, Government of India, 2023.&lt;/DisplayText&gt;&lt;record&gt;&lt;rec-number&gt;537&lt;/rec-number&gt;&lt;foreign-keys&gt;&lt;key app="EN" db-id="ess5p2eeceedtnexdvi5deew0v5ezzrz5xfs" timestamp="1687531232"&gt;537&lt;/key&gt;&lt;/foreign-keys&gt;&lt;ref-type name="Book"&gt;6&lt;/ref-type&gt;&lt;contributors&gt;&lt;/contributors&gt;&lt;titles&gt;&lt;title&gt;Mundakopanishad&lt;/title&gt;&lt;/titles&gt;&lt;dates&gt;&lt;year&gt;2023&lt;/year&gt;&lt;/dates&gt;&lt;pub-location&gt;vedicheritage.gov.in&lt;/pub-location&gt;&lt;publisher&gt;Ministry of Culture, Government of India&lt;/publisher&gt;&lt;urls&gt;&lt;related-urls&gt;&lt;url&gt;vedicheritage.gov.in/upanishads/mundakopanishad/&lt;/url&gt;&lt;/related-urls&gt;&lt;/urls&gt;&lt;/record&gt;&lt;/Cite&gt;&lt;/EndNote&gt;</w:instrText>
      </w:r>
      <w:r w:rsidR="00DC29A8">
        <w:rPr>
          <w:bCs/>
        </w:rPr>
        <w:fldChar w:fldCharType="separate"/>
      </w:r>
      <w:r w:rsidR="00CD47DF" w:rsidRPr="00CD47DF">
        <w:rPr>
          <w:bCs/>
          <w:i/>
          <w:noProof/>
        </w:rPr>
        <w:t>Mundakopanishad.</w:t>
      </w:r>
      <w:r w:rsidR="00CD47DF">
        <w:rPr>
          <w:bCs/>
          <w:noProof/>
        </w:rPr>
        <w:t xml:space="preserve"> Ministry of Culture, Government of India, 2023.</w:t>
      </w:r>
      <w:r w:rsidR="00DC29A8">
        <w:rPr>
          <w:bCs/>
        </w:rPr>
        <w:fldChar w:fldCharType="end"/>
      </w:r>
    </w:p>
  </w:footnote>
  <w:footnote w:id="9">
    <w:p w14:paraId="2B519BF6" w14:textId="030E79A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079AA">
        <w:instrText xml:space="preserve"> ADDIN EN.CITE &lt;EndNote&gt;&lt;Cite ExcludeAuth="1"&gt;&lt;Author&gt;Radhakrishnan&lt;/Author&gt;&lt;Year&gt;2020&lt;/Year&gt;&lt;RecNum&gt;536&lt;/RecNum&gt;&lt;Pages&gt;688&lt;/Pages&gt;&lt;DisplayText&gt;Radhakrishnan, Sarvepalli. &lt;style face="italic"&gt;The Principal Upaniṣads.&lt;/style&gt; HarperCollins Publishers, 2020.&lt;/DisplayText&gt;&lt;record&gt;&lt;rec-number&gt;536&lt;/rec-number&gt;&lt;foreign-keys&gt;&lt;key app="EN" db-id="ess5p2eeceedtnexdvi5deew0v5ezzrz5xfs" timestamp="1687529968"&gt;536&lt;/key&gt;&lt;/foreign-keys&gt;&lt;ref-type name="Book"&gt;6&lt;/ref-type&gt;&lt;contributors&gt;&lt;authors&gt;&lt;author&gt;Radhakrishnan, Sarvepalli&lt;/author&gt;&lt;/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DC29A8">
        <w:fldChar w:fldCharType="separate"/>
      </w:r>
      <w:r w:rsidR="00C079AA">
        <w:rPr>
          <w:noProof/>
        </w:rPr>
        <w:t xml:space="preserve">Radhakrishnan, Sarvepalli. </w:t>
      </w:r>
      <w:r w:rsidR="00C079AA" w:rsidRPr="00C079AA">
        <w:rPr>
          <w:i/>
          <w:noProof/>
        </w:rPr>
        <w:t>The Principal Upaniṣads.</w:t>
      </w:r>
      <w:r w:rsidR="00C079AA">
        <w:rPr>
          <w:noProof/>
        </w:rPr>
        <w:t xml:space="preserve"> HarperCollins Publishers, 2020.</w:t>
      </w:r>
      <w:r w:rsidR="00DC29A8">
        <w:fldChar w:fldCharType="end"/>
      </w:r>
    </w:p>
  </w:footnote>
  <w:footnote w:id="10">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5EDFDBCB" w:rsidR="000E57D6" w:rsidRPr="001B26D3" w:rsidRDefault="00DC29A8" w:rsidP="00AE7498">
      <w:pPr>
        <w:pStyle w:val="FootnoteText"/>
      </w:pPr>
      <w:r>
        <w:fldChar w:fldCharType="begin"/>
      </w:r>
      <w:r w:rsidR="008A59EC">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sidR="000C6425">
        <w:rPr>
          <w:noProof/>
        </w:rPr>
        <w:t xml:space="preserve">Erikson, E.H. and J.M. Erikson. </w:t>
      </w:r>
      <w:r w:rsidR="000C6425" w:rsidRPr="000C6425">
        <w:rPr>
          <w:i/>
          <w:noProof/>
        </w:rPr>
        <w:t>Life Cycle Completed.</w:t>
      </w:r>
      <w:r w:rsidR="000C6425">
        <w:rPr>
          <w:noProof/>
        </w:rPr>
        <w:t xml:space="preserve"> W. W. Norton, 1998.</w:t>
      </w:r>
      <w:r>
        <w:fldChar w:fldCharType="end"/>
      </w:r>
    </w:p>
  </w:footnote>
  <w:footnote w:id="11">
    <w:p w14:paraId="78202B9A" w14:textId="4EBCB20B" w:rsidR="00514E8D" w:rsidRPr="00F67357" w:rsidRDefault="00514E8D" w:rsidP="00514E8D">
      <w:pPr>
        <w:pStyle w:val="FootnoteText"/>
      </w:pPr>
      <w:r w:rsidRPr="00F67357">
        <w:rPr>
          <w:rStyle w:val="FootnoteReference"/>
          <w:b w:val="0"/>
          <w:bCs/>
        </w:rPr>
        <w:footnoteRef/>
      </w:r>
      <w:r w:rsidRPr="00F67357">
        <w:rPr>
          <w:rStyle w:val="FootnoteReference"/>
        </w:rPr>
        <w:tab/>
      </w:r>
      <w:r w:rsidR="00DC29A8">
        <w:fldChar w:fldCharType="begin"/>
      </w:r>
      <w:r w:rsidR="00101ED3">
        <w:instrText xml:space="preserve"> ADDIN EN.CITE &lt;EndNote&gt;&lt;Cite&gt;&lt;Author&gt;Gupta&lt;/Author&gt;&lt;Year&gt;1942&lt;/Year&gt;&lt;RecNum&gt;529&lt;/RecNum&gt;&lt;Pages&gt;47&lt;/Pages&gt;&lt;DisplayText&gt;Gupta, Mahendranath. &lt;style face="italic"&gt;The Gospel of Sri Ramakrishna.&lt;/style&gt; Edited by Mahendranath Gupta, Translated by Swami Nikhilananda, Ramakrishna-Vivekananda Center of New York, 1942.&lt;/DisplayText&gt;&lt;record&gt;&lt;rec-number&gt;529&lt;/rec-number&gt;&lt;foreign-keys&gt;&lt;key app="EN" db-id="ess5p2eeceedtnexdvi5deew0v5ezzrz5xfs" timestamp="1686833630"&gt;529&lt;/key&gt;&lt;/foreign-keys&gt;&lt;ref-type name="Book"&gt;6&lt;/ref-type&gt;&lt;contributors&gt;&lt;authors&gt;&lt;author&gt;Gupta, Mahendranath&lt;/author&gt;&lt;/authors&gt;&lt;tertiary-authors&gt;&lt;author&gt;Mahendranath Gupta&lt;/author&gt;&lt;/tertiary-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DC29A8">
        <w:fldChar w:fldCharType="separate"/>
      </w:r>
      <w:r w:rsidR="00101ED3">
        <w:rPr>
          <w:noProof/>
        </w:rPr>
        <w:t xml:space="preserve">Gupta, Mahendranath. </w:t>
      </w:r>
      <w:r w:rsidR="00101ED3" w:rsidRPr="00101ED3">
        <w:rPr>
          <w:i/>
          <w:noProof/>
        </w:rPr>
        <w:t>The Gospel of Sri Ramakrishna.</w:t>
      </w:r>
      <w:r w:rsidR="00101ED3">
        <w:rPr>
          <w:noProof/>
        </w:rPr>
        <w:t xml:space="preserve"> Edited by Mahendranath Gupta, Translated by Swami Nikhilananda, Ramakrishna-Vivekananda Center of New York, 1942.</w:t>
      </w:r>
      <w:r w:rsidR="00DC29A8">
        <w:fldChar w:fldCharType="end"/>
      </w:r>
      <w:r w:rsidRPr="00F67357">
        <w:t xml:space="preserve"> </w:t>
      </w:r>
    </w:p>
  </w:footnote>
  <w:footnote w:id="12">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3BCAFB00" w:rsidR="006D09D0" w:rsidRPr="00F67357" w:rsidRDefault="00DC29A8" w:rsidP="00750F74">
      <w:pPr>
        <w:pStyle w:val="FootnoteText"/>
      </w:pPr>
      <w:r>
        <w:fldChar w:fldCharType="begin"/>
      </w:r>
      <w:r w:rsidR="008A59EC">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0C6425">
        <w:rPr>
          <w:noProof/>
        </w:rPr>
        <w:t xml:space="preserve">Swami Abhedānanda. </w:t>
      </w:r>
      <w:r w:rsidR="000C6425" w:rsidRPr="000C6425">
        <w:rPr>
          <w:i/>
          <w:noProof/>
        </w:rPr>
        <w:t>Vedanta Philosophy Three Lectures.</w:t>
      </w:r>
      <w:r w:rsidR="000C6425">
        <w:rPr>
          <w:noProof/>
        </w:rPr>
        <w:t xml:space="preserve"> The Vedanta Society, 1901.</w:t>
      </w:r>
      <w:r>
        <w:fldChar w:fldCharType="end"/>
      </w:r>
    </w:p>
  </w:footnote>
  <w:footnote w:id="13">
    <w:p w14:paraId="4387FAE9" w14:textId="6E04059E" w:rsidR="00750F74" w:rsidRPr="00F67357" w:rsidRDefault="00750F74" w:rsidP="00750F74">
      <w:pPr>
        <w:pStyle w:val="FootnoteText"/>
      </w:pPr>
      <w:r w:rsidRPr="00F67357">
        <w:rPr>
          <w:rStyle w:val="FootnoteReference"/>
          <w:b w:val="0"/>
          <w:bCs/>
        </w:rPr>
        <w:footnoteRef/>
      </w:r>
      <w:r w:rsidRPr="00F67357">
        <w:rPr>
          <w:rStyle w:val="FootnoteReference"/>
        </w:rPr>
        <w:tab/>
      </w:r>
      <w:r w:rsidR="00DC29A8">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rsidR="00DC29A8">
        <w:fldChar w:fldCharType="end"/>
      </w:r>
    </w:p>
  </w:footnote>
  <w:footnote w:id="14">
    <w:p w14:paraId="52B19163" w14:textId="4E0E91AC"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DC29A8">
        <w:fldChar w:fldCharType="begin"/>
      </w:r>
      <w:r w:rsidR="00C079AA">
        <w:instrText xml:space="preserve"> ADDIN EN.CITE &lt;EndNote&gt;&lt;Cite&gt;&lt;Author&gt;Sir Monier Monier-Williams&lt;/Author&gt;&lt;Year&gt;1872&lt;/Year&gt;&lt;RecNum&gt;280&lt;/RecNum&gt;&lt;DisplayText&gt;ibid.&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rsidR="00DC29A8">
        <w:fldChar w:fldCharType="separate"/>
      </w:r>
      <w:r w:rsidR="000C6425">
        <w:rPr>
          <w:noProof/>
        </w:rPr>
        <w:t>ibid.</w:t>
      </w:r>
      <w:r w:rsidR="00DC29A8">
        <w:fldChar w:fldCharType="end"/>
      </w:r>
    </w:p>
  </w:footnote>
  <w:footnote w:id="15">
    <w:p w14:paraId="4C024A88" w14:textId="56F238FD"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F916CE">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Trust, 1945, pp. 334-36.&lt;/DisplayText&gt;&lt;record&gt;&lt;rec-number&gt;380&lt;/rec-number&gt;&lt;foreign-keys&gt;&lt;key app="EN" db-id="ess5p2eeceedtnexdvi5deew0v5ezzrz5xfs" timestamp="1680817102"&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Trust&lt;/publisher&gt;&lt;isbn&gt;9788172290085&lt;/isbn&gt;&lt;urls&gt;&lt;/urls&gt;&lt;/record&gt;&lt;/Cite&gt;&lt;/EndNote&gt;</w:instrText>
      </w:r>
      <w:r w:rsidR="00DC29A8">
        <w:fldChar w:fldCharType="separate"/>
      </w:r>
      <w:r w:rsidR="00F916CE">
        <w:rPr>
          <w:noProof/>
        </w:rPr>
        <w:t xml:space="preserve">Gandhi, Mohandas K. "The Magic Spell of a Book." </w:t>
      </w:r>
      <w:r w:rsidR="00F916CE" w:rsidRPr="00F916CE">
        <w:rPr>
          <w:i/>
          <w:noProof/>
        </w:rPr>
        <w:t>An Autobiography, or, the Story of My Experiments with Truth</w:t>
      </w:r>
      <w:r w:rsidR="00F916CE">
        <w:rPr>
          <w:noProof/>
        </w:rPr>
        <w:t>, Translated by Mahadev Desai, Navajivan Trust, 1945, pp. 334-36.</w:t>
      </w:r>
      <w:r w:rsidR="00DC29A8">
        <w:fldChar w:fldCharType="end"/>
      </w:r>
    </w:p>
  </w:footnote>
  <w:footnote w:id="16">
    <w:p w14:paraId="0732BEF9" w14:textId="114D36D0"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DC29A8">
        <w:fldChar w:fldCharType="separate"/>
      </w:r>
      <w:r w:rsidR="000C6425">
        <w:rPr>
          <w:noProof/>
        </w:rPr>
        <w:t xml:space="preserve">Rand, Ayn. </w:t>
      </w:r>
      <w:r w:rsidR="000C6425" w:rsidRPr="000C6425">
        <w:rPr>
          <w:i/>
          <w:noProof/>
        </w:rPr>
        <w:t>For the New Intellectual.</w:t>
      </w:r>
      <w:r w:rsidR="000C6425">
        <w:rPr>
          <w:noProof/>
        </w:rPr>
        <w:t xml:space="preserve"> Penguin Publishing Group, 1963.</w:t>
      </w:r>
      <w:r w:rsidR="00DC29A8">
        <w:fldChar w:fldCharType="end"/>
      </w:r>
    </w:p>
  </w:footnote>
  <w:footnote w:id="17">
    <w:p w14:paraId="1394254A" w14:textId="3F660D9B"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DC29A8">
        <w:fldChar w:fldCharType="begin"/>
      </w:r>
      <w:r w:rsidR="00593C1F">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Netflix.&lt;/DisplayText&gt;&lt;record&gt;&lt;rec-number&gt;534&lt;/rec-number&gt;&lt;foreign-keys&gt;&lt;key app="EN" db-id="ess5p2eeceedtnexdvi5deew0v5ezzrz5xfs" timestamp="1687496119"&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lt;/date&gt;&lt;/pub-dates&gt;&lt;/dates&gt;&lt;publisher&gt;Netflix&lt;/publisher&gt;&lt;urls&gt;&lt;/urls&gt;&lt;/record&gt;&lt;/Cite&gt;&lt;/EndNote&gt;</w:instrText>
      </w:r>
      <w:r w:rsidR="00DC29A8">
        <w:fldChar w:fldCharType="separate"/>
      </w:r>
      <w:r w:rsidR="00593C1F">
        <w:rPr>
          <w:noProof/>
        </w:rPr>
        <w:t xml:space="preserve">"Why the Matrix Is a Trans Story According to Lilly Wachowski." </w:t>
      </w:r>
      <w:r w:rsidR="00593C1F" w:rsidRPr="00593C1F">
        <w:rPr>
          <w:i/>
          <w:noProof/>
        </w:rPr>
        <w:t>Netflix: Behind the Streams</w:t>
      </w:r>
      <w:r w:rsidR="00593C1F">
        <w:rPr>
          <w:noProof/>
        </w:rPr>
        <w:t>. reported by Lilly Wachowski, 4 August 2020, Netflix.</w:t>
      </w:r>
      <w:r w:rsidR="00DC29A8">
        <w:fldChar w:fldCharType="end"/>
      </w:r>
    </w:p>
  </w:footnote>
  <w:footnote w:id="18">
    <w:p w14:paraId="0B224334" w14:textId="76C001C3"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DC29A8">
        <w:fldChar w:fldCharType="begin"/>
      </w:r>
      <w:r w:rsidR="00F916CE">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F916CE">
        <w:rPr>
          <w:noProof/>
        </w:rPr>
        <w:t xml:space="preserve">Swami Vivekananda. "A Study of the Sāṅkhya Philosophy." </w:t>
      </w:r>
      <w:r w:rsidR="00F916CE" w:rsidRPr="00F916CE">
        <w:rPr>
          <w:i/>
          <w:noProof/>
        </w:rPr>
        <w:t>The Complete Works of the Swami Vivekananda, Part 2</w:t>
      </w:r>
      <w:r w:rsidR="00F916CE">
        <w:rPr>
          <w:noProof/>
        </w:rPr>
        <w:t>, Edited by Swami Prajnananda, Mayavati Memorial Edition ed., Prabuddha Bharat Office, 1915, pp. 439-49.</w:t>
      </w:r>
      <w:r w:rsidR="00DC29A8">
        <w:fldChar w:fldCharType="end"/>
      </w:r>
    </w:p>
  </w:footnote>
  <w:footnote w:id="19">
    <w:p w14:paraId="7CDC86E3" w14:textId="3462D0FE"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920&lt;/Year&gt;&lt;RecNum&gt;421&lt;/RecNum&gt;&lt;DisplayText&gt;&lt;style face="italic"&gt;The Torah.&lt;/style&gt; Aleppo Codex, Shlomo ben Buya, 920, Aaron ben Moses ben Asher.&lt;/DisplayText&gt;&lt;record&gt;&lt;rec-number&gt;421&lt;/rec-number&gt;&lt;foreign-keys&gt;&lt;key app="EN" db-id="ess5p2eeceedtnexdvi5deew0v5ezzrz5xfs" timestamp="1681412058"&gt;421&lt;/key&gt;&lt;/foreign-keys&gt;&lt;ref-type name="Book"&gt;6&lt;/ref-type&gt;&lt;contributors&gt;&lt;secondary-authors&gt;&lt;author&gt;Aaron ben Moses ben Asher&lt;/author&gt;&lt;/secondary-authors&gt;&lt;/contributors&gt;&lt;titles&gt;&lt;title&gt;The Torah&lt;/title&gt;&lt;/titles&gt;&lt;edition&gt;Aleppo Codex&lt;/edition&gt;&lt;dates&gt;&lt;year&gt;920&lt;/year&gt;&lt;/dates&gt;&lt;pub-location&gt;Tiberias&lt;/pub-location&gt;&lt;publisher&gt;Shlomo ben Buya&lt;/publisher&gt;&lt;urls&gt;&lt;/urls&gt;&lt;/record&gt;&lt;/Cite&gt;&lt;/EndNote&gt;</w:instrText>
      </w:r>
      <w:r w:rsidR="00DC29A8">
        <w:fldChar w:fldCharType="separate"/>
      </w:r>
      <w:r w:rsidR="00CD47DF" w:rsidRPr="00CD47DF">
        <w:rPr>
          <w:i/>
          <w:noProof/>
        </w:rPr>
        <w:t>The Torah.</w:t>
      </w:r>
      <w:r w:rsidR="00CD47DF">
        <w:rPr>
          <w:noProof/>
        </w:rPr>
        <w:t xml:space="preserve"> Aleppo Codex, Shlomo ben Buya, 920, Aaron ben Moses ben Asher.</w:t>
      </w:r>
      <w:r w:rsidR="00DC29A8">
        <w:fldChar w:fldCharType="end"/>
      </w:r>
    </w:p>
  </w:footnote>
  <w:footnote w:id="20">
    <w:p w14:paraId="503EF3F2" w14:textId="045A2F1E"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917&lt;/Year&gt;&lt;RecNum&gt;224&lt;/RecNum&gt;&lt;Pages&gt;1&lt;/Pages&gt;&lt;DisplayText&gt;&lt;style face="italic"&gt;The Holy Scriptures According to the Masoretic Text a New Translation with the Aid of Previous Versions and with Constant Consultation of Jewish Authorities.&lt;/style&gt; Jewish Publication Society of America, 1917, Max L. Margolis.&lt;/DisplayText&gt;&lt;record&gt;&lt;rec-number&gt;224&lt;/rec-number&gt;&lt;foreign-keys&gt;&lt;key app="EN" db-id="ess5p2eeceedtnexdvi5deew0v5ezzrz5xfs" timestamp="1663716191"&gt;224&lt;/key&gt;&lt;/foreign-keys&gt;&lt;ref-type name="Book"&gt;6&lt;/ref-type&gt;&lt;contributors&gt;&lt;secondary-authors&gt;&lt;author&gt;Max L. Margolis&lt;/author&gt;&lt;/secondary-authors&gt;&lt;/contributors&gt;&lt;titles&gt;&lt;title&gt;The Holy Scriptures According to the Masoretic Text A New Translation with the Aid of Previous Versions and with Constant Consultation of Jewish Authorities&lt;/title&gt;&lt;/titles&gt;&lt;dates&gt;&lt;year&gt;1917&lt;/year&gt;&lt;/dates&gt;&lt;pub-location&gt;Philadelphia&lt;/pub-location&gt;&lt;publisher&gt;Jewish Publication Society of America&lt;/publisher&gt;&lt;urls&gt;&lt;/urls&gt;&lt;/record&gt;&lt;/Cite&gt;&lt;/EndNote&gt;</w:instrText>
      </w:r>
      <w:r w:rsidR="00DC29A8">
        <w:fldChar w:fldCharType="separate"/>
      </w:r>
      <w:r w:rsidR="00B54280" w:rsidRPr="00B54280">
        <w:rPr>
          <w:i/>
          <w:noProof/>
        </w:rPr>
        <w:t>The Holy Scriptures According to the Masoretic Text a New Translation with the Aid of Previous Versions and with Constant Consultation of Jewish Authorities.</w:t>
      </w:r>
      <w:r w:rsidR="00B54280">
        <w:rPr>
          <w:noProof/>
        </w:rPr>
        <w:t xml:space="preserve"> Jewish Publication Society of America, 1917, Max L. Margolis.</w:t>
      </w:r>
      <w:r w:rsidR="00DC29A8">
        <w:fldChar w:fldCharType="end"/>
      </w:r>
    </w:p>
  </w:footnote>
  <w:footnote w:id="21">
    <w:p w14:paraId="56FFCCDF" w14:textId="2885723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urls&gt;&lt;/record&gt;&lt;/Cite&gt;&lt;/EndNote&gt;</w:instrText>
      </w:r>
      <w:r w:rsidR="00DC29A8">
        <w:fldChar w:fldCharType="separate"/>
      </w:r>
      <w:r w:rsidR="00CD47DF" w:rsidRPr="00CD47DF">
        <w:rPr>
          <w:i/>
          <w:noProof/>
        </w:rPr>
        <w:t>Pali Tipiṭaka.</w:t>
      </w:r>
      <w:r w:rsidR="00CD47DF">
        <w:rPr>
          <w:noProof/>
        </w:rPr>
        <w:t xml:space="preserve"> Sixth Council Edition, Vipassana Research Institute, 1956, The Sixth Buddhist Council.</w:t>
      </w:r>
      <w:r w:rsidR="00DC29A8">
        <w:fldChar w:fldCharType="end"/>
      </w:r>
    </w:p>
  </w:footnote>
  <w:footnote w:id="22">
    <w:p w14:paraId="1806DBF7" w14:textId="59CF4C6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DC29A8">
        <w:fldChar w:fldCharType="separate"/>
      </w:r>
      <w:r w:rsidR="00B02CD7" w:rsidRPr="00B02CD7">
        <w:rPr>
          <w:i/>
          <w:noProof/>
        </w:rPr>
        <w:t>The Dhammapada.</w:t>
      </w:r>
      <w:r w:rsidR="00B02CD7">
        <w:rPr>
          <w:noProof/>
        </w:rPr>
        <w:t xml:space="preserve"> Translated by Daw Mya Tin, Department for the Promotion and Propagation of the Sasana, 1993.</w:t>
      </w:r>
      <w:r w:rsidR="00DC29A8">
        <w:fldChar w:fldCharType="end"/>
      </w:r>
    </w:p>
  </w:footnote>
  <w:footnote w:id="23">
    <w:p w14:paraId="60473AF6" w14:textId="08C024E2"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Year&gt;1966&lt;/Year&gt;&lt;RecNum&gt;425&lt;/RecNum&gt;&lt;DisplayText&gt;&lt;style face="italic"&gt;Mahābhāratam.&lt;/style&gt; BORI Critical Edition, The Bhandarkar Oriental Research Institute, 1966, Vishnu S. Sukhtankar.&lt;/DisplayText&gt;&lt;record&gt;&lt;rec-number&gt;425&lt;/rec-number&gt;&lt;foreign-keys&gt;&lt;key app="EN" db-id="ess5p2eeceedtnexdvi5deew0v5ezzrz5xfs" timestamp="1681431880"&gt;425&lt;/key&gt;&lt;/foreign-keys&gt;&lt;ref-type name="Book"&gt;6&lt;/ref-type&gt;&lt;contribut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DC29A8">
        <w:fldChar w:fldCharType="separate"/>
      </w:r>
      <w:r w:rsidR="00CD47DF" w:rsidRPr="00CD47DF">
        <w:rPr>
          <w:i/>
          <w:noProof/>
        </w:rPr>
        <w:t>Mahābhāratam.</w:t>
      </w:r>
      <w:r w:rsidR="00CD47DF">
        <w:rPr>
          <w:noProof/>
        </w:rPr>
        <w:t xml:space="preserve"> BORI Critical Edition, The Bhandarkar Oriental Research Institute, 1966, Vishnu S. Sukhtankar.</w:t>
      </w:r>
      <w:r w:rsidR="00DC29A8">
        <w:fldChar w:fldCharType="end"/>
      </w:r>
    </w:p>
  </w:footnote>
  <w:footnote w:id="24">
    <w:p w14:paraId="185A3AD6" w14:textId="02E556EA"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B02CD7">
        <w:rPr>
          <w:bCs/>
        </w:rPr>
        <w:instrText xml:space="preserve"> ADDIN EN.CITE &lt;EndNote&gt;&lt;Cite&gt;&lt;Year&gt;1897&lt;/Year&gt;&lt;RecNum&gt;546&lt;/RecNum&gt;&lt;DisplayText&gt;&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gt;546&lt;/key&gt;&lt;/foreign-keys&gt;&lt;ref-type name="Book"&gt;6&lt;/ref-type&gt;&lt;contribut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DC29A8">
        <w:rPr>
          <w:bCs/>
        </w:rPr>
        <w:fldChar w:fldCharType="separate"/>
      </w:r>
      <w:r w:rsidR="00B02CD7" w:rsidRPr="00B02CD7">
        <w:rPr>
          <w:bCs/>
          <w:i/>
          <w:noProof/>
        </w:rPr>
        <w:t>The Bhagavad Gita with the Commentary of Sri Sankaracharya.</w:t>
      </w:r>
      <w:r w:rsidR="00B02CD7">
        <w:rPr>
          <w:bCs/>
          <w:noProof/>
        </w:rPr>
        <w:t xml:space="preserve"> Translated by Alladi Mahadeva Sastri, Samata Books, 1897.</w:t>
      </w:r>
      <w:r w:rsidR="00DC29A8">
        <w:rPr>
          <w:bCs/>
        </w:rPr>
        <w:fldChar w:fldCharType="end"/>
      </w:r>
      <w:r w:rsidR="00E440B2">
        <w:rPr>
          <w:bCs/>
        </w:rPr>
        <w:t xml:space="preserve"> </w:t>
      </w:r>
    </w:p>
  </w:footnote>
  <w:footnote w:id="25">
    <w:p w14:paraId="2B25F5BA" w14:textId="2B8E20BB"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DC29A8">
        <w:fldChar w:fldCharType="separate"/>
      </w:r>
      <w:r w:rsidR="00CD47DF" w:rsidRPr="00CD47DF">
        <w:rPr>
          <w:i/>
          <w:noProof/>
        </w:rPr>
        <w:t>The Christian Bible.</w:t>
      </w:r>
      <w:r w:rsidR="00CD47DF">
        <w:rPr>
          <w:noProof/>
        </w:rPr>
        <w:t xml:space="preserve"> Novum Testamentum Graece, Wurttembergische Bibelanstalt, 1898, Eberhard Nestle.</w:t>
      </w:r>
      <w:r w:rsidR="00DC29A8">
        <w:fldChar w:fldCharType="end"/>
      </w:r>
    </w:p>
  </w:footnote>
  <w:footnote w:id="26">
    <w:p w14:paraId="3F285AF6" w14:textId="4651E1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54280">
        <w:instrText xml:space="preserve"> ADDIN EN.CITE &lt;EndNote&gt;&lt;Cite ExcludeAuth="1"&gt;&lt;Year&gt;1769&lt;/Year&gt;&lt;RecNum&gt;580&lt;/RecNum&gt;&lt;DisplayText&gt;&lt;style face="italic"&gt;The Holy Bible, Containing the Old Teſtament, and the New: Tranſlated out of the Original Tongues and with the Former Translations Diligently Compared and Reviſed, by His Majesty’s Speciall Comand.&lt;/style&gt; Oxford University Press, 1769, The Church of England.&lt;/DisplayText&gt;&lt;record&gt;&lt;rec-number&gt;580&lt;/rec-number&gt;&lt;foreign-keys&gt;&lt;key app="EN" db-id="ess5p2eeceedtnexdvi5deew0v5ezzrz5xfs" timestamp="1689027916"&gt;580&lt;/key&gt;&lt;/foreign-keys&gt;&lt;ref-type name="Book"&gt;6&lt;/ref-type&gt;&lt;contributors&gt;&lt;secondary-authors&gt;&lt;author&gt;The Church of England&lt;/author&gt;&lt;/secondary-authors&gt;&lt;/contributors&gt;&lt;titles&gt;&lt;title&gt;THE HOLY BIBLE, CONTAINING The Old Teſtament, AND THE NEW: Tranſlated out of the ORIGINAL TONGUES AND WITH THE FORMER TRANSLATIONS Diligently Compared and Reviſed, By His MAJESTY’s ſpeciall Comand.&lt;/title&gt;&lt;/titles&gt;&lt;dates&gt;&lt;year&gt;1769&lt;/year&gt;&lt;/dates&gt;&lt;pub-location&gt;Oxford&lt;/pub-location&gt;&lt;publisher&gt;Oxford University Press&lt;/publisher&gt;&lt;urls&gt;&lt;/urls&gt;&lt;/record&gt;&lt;/Cite&gt;&lt;/EndNote&gt;</w:instrText>
      </w:r>
      <w:r w:rsidR="00DC29A8">
        <w:fldChar w:fldCharType="separate"/>
      </w:r>
      <w:r w:rsidR="00B54280" w:rsidRPr="00B54280">
        <w:rPr>
          <w:i/>
          <w:noProof/>
        </w:rPr>
        <w:t>The Holy Bible, Containing the Old Teſtament, and the New: Tranſlated out of the Original Tongues and with the Former Translations Diligently Compared and Reviſed, by His Majesty’s Speciall Comand.</w:t>
      </w:r>
      <w:r w:rsidR="00B54280">
        <w:rPr>
          <w:noProof/>
        </w:rPr>
        <w:t xml:space="preserve"> Oxford University Press, 1769, The Church of England.</w:t>
      </w:r>
      <w:r w:rsidR="00DC29A8">
        <w:fldChar w:fldCharType="end"/>
      </w:r>
    </w:p>
  </w:footnote>
  <w:footnote w:id="27">
    <w:p w14:paraId="677D6209" w14:textId="2AE8FF9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DC29A8">
        <w:fldChar w:fldCharType="separate"/>
      </w:r>
      <w:r w:rsidR="00CD47DF" w:rsidRPr="00CD47DF">
        <w:rPr>
          <w:i/>
          <w:noProof/>
        </w:rPr>
        <w:t>Al-Qurʾān.</w:t>
      </w:r>
      <w:r w:rsidR="00CD47DF">
        <w:rPr>
          <w:noProof/>
        </w:rPr>
        <w:t xml:space="preserve"> The Cairo Edition, Amiri Press, 1924, Al-Azhar University.</w:t>
      </w:r>
      <w:r w:rsidR="00DC29A8">
        <w:fldChar w:fldCharType="end"/>
      </w:r>
    </w:p>
  </w:footnote>
  <w:footnote w:id="28">
    <w:p w14:paraId="4BC9FA9C" w14:textId="22B55BF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B02CD7">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DC29A8">
        <w:fldChar w:fldCharType="separate"/>
      </w:r>
      <w:r w:rsidR="00B02CD7" w:rsidRPr="00B02CD7">
        <w:rPr>
          <w:i/>
          <w:noProof/>
        </w:rPr>
        <w:t>The Message of the Qurʼan.</w:t>
      </w:r>
      <w:r w:rsidR="00B02CD7">
        <w:rPr>
          <w:noProof/>
        </w:rPr>
        <w:t xml:space="preserve"> Translated by Muhammad Asad, Book Foundation, 2004.</w:t>
      </w:r>
      <w:r w:rsidR="00DC29A8">
        <w:fldChar w:fldCharType="end"/>
      </w:r>
    </w:p>
  </w:footnote>
  <w:footnote w:id="29">
    <w:p w14:paraId="1F8ECA00" w14:textId="577ABAF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CD47DF">
        <w:instrText xml:space="preserve"> ADDIN EN.CITE &lt;EndNote&gt;&lt;Cite&gt;&lt;Author&gt;Jefferson&lt;/Author&gt;&lt;Year&gt;1776&lt;/Year&gt;&lt;RecNum&gt;589&lt;/RecNum&gt;&lt;DisplayText&gt;Jefferson, Thomas. &amp;quot;Declaration of Independence.&amp;quot; Stone Engraving ed., William J. Stone, 1820 1776. general editor, Second Continental Congress.&lt;/DisplayText&gt;&lt;record&gt;&lt;rec-number&gt;589&lt;/rec-number&gt;&lt;foreign-keys&gt;&lt;key app="EN" db-id="ess5p2eeceedtnexdvi5deew0v5ezzrz5xfs" timestamp="1690609344"&gt;589&lt;/key&gt;&lt;/foreign-keys&gt;&lt;ref-type name="Manuscript"&gt;3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DC29A8">
        <w:fldChar w:fldCharType="separate"/>
      </w:r>
      <w:r w:rsidR="00043B21">
        <w:rPr>
          <w:noProof/>
        </w:rPr>
        <w:t>Jefferson, Thomas. "Declaration of Independence." Stone Engraving ed., William J. Stone, 1820 1776. general editor, Second Continental Congress.</w:t>
      </w:r>
      <w:r w:rsidR="00DC29A8">
        <w:fldChar w:fldCharType="end"/>
      </w:r>
    </w:p>
  </w:footnote>
  <w:footnote w:id="30">
    <w:p w14:paraId="2F8D4DE7" w14:textId="57AE4299"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DC29A8">
        <w:fldChar w:fldCharType="separate"/>
      </w:r>
      <w:r w:rsidR="000C6425">
        <w:rPr>
          <w:noProof/>
        </w:rPr>
        <w:t xml:space="preserve">Publius. </w:t>
      </w:r>
      <w:r w:rsidR="000C6425" w:rsidRPr="000C6425">
        <w:rPr>
          <w:i/>
          <w:noProof/>
        </w:rPr>
        <w:t>The Federalist.</w:t>
      </w:r>
      <w:r w:rsidR="000C6425">
        <w:rPr>
          <w:noProof/>
        </w:rPr>
        <w:t xml:space="preserve"> John and Andrew M'Lean, 1788.</w:t>
      </w:r>
      <w:r w:rsidR="00DC29A8">
        <w:fldChar w:fldCharType="end"/>
      </w:r>
    </w:p>
  </w:footnote>
  <w:footnote w:id="31">
    <w:p w14:paraId="521BB91A" w14:textId="4742A5B6"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DC29A8">
        <w:fldChar w:fldCharType="separate"/>
      </w:r>
      <w:r w:rsidR="000C6425">
        <w:rPr>
          <w:noProof/>
        </w:rPr>
        <w:t xml:space="preserve">Sieyès, Emmanuel Joseph. </w:t>
      </w:r>
      <w:r w:rsidR="000C6425" w:rsidRPr="000C6425">
        <w:rPr>
          <w:i/>
          <w:noProof/>
        </w:rPr>
        <w:t>Qu'est-Ce Que Le Tiers-État?</w:t>
      </w:r>
      <w:r w:rsidR="000C6425">
        <w:rPr>
          <w:noProof/>
        </w:rPr>
        <w:t xml:space="preserve"> 1789.</w:t>
      </w:r>
      <w:r w:rsidR="00DC29A8">
        <w:fldChar w:fldCharType="end"/>
      </w:r>
    </w:p>
  </w:footnote>
  <w:footnote w:id="32">
    <w:p w14:paraId="6B677E49" w14:textId="7BF0DDD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DC29A8">
        <w:fldChar w:fldCharType="separate"/>
      </w:r>
      <w:r w:rsidR="000C6425">
        <w:rPr>
          <w:noProof/>
        </w:rPr>
        <w:t xml:space="preserve">---. "What Is the Third Estate?" </w:t>
      </w:r>
      <w:r w:rsidR="000C6425" w:rsidRPr="000C6425">
        <w:rPr>
          <w:i/>
          <w:noProof/>
        </w:rPr>
        <w:t>Emmanuel Joseph Sieyès: The Essential Political Writings</w:t>
      </w:r>
      <w:r w:rsidR="000C6425">
        <w:rPr>
          <w:noProof/>
        </w:rPr>
        <w:t>, Brill, 2014, Oliver W. Lembcke and Florian Weber.</w:t>
      </w:r>
      <w:r w:rsidR="00DC29A8">
        <w:fldChar w:fldCharType="end"/>
      </w:r>
    </w:p>
  </w:footnote>
  <w:footnote w:id="33">
    <w:p w14:paraId="17B7AAF2" w14:textId="3A7DC01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DC29A8">
        <w:fldChar w:fldCharType="separate"/>
      </w:r>
      <w:r w:rsidR="000C6425">
        <w:rPr>
          <w:noProof/>
        </w:rPr>
        <w:t xml:space="preserve">Marx, Karl and Friedrich Engels. </w:t>
      </w:r>
      <w:r w:rsidR="000C6425" w:rsidRPr="000C6425">
        <w:rPr>
          <w:i/>
          <w:noProof/>
        </w:rPr>
        <w:t>Manifest Der Kommunistischen Partei: Veröffentlicht Im Februar 1848.</w:t>
      </w:r>
      <w:r w:rsidR="000C6425">
        <w:rPr>
          <w:noProof/>
        </w:rPr>
        <w:t xml:space="preserve"> Gedruckt in der Office der "Bildungs-Gesellschaft für Arbeiter" von J.E. Burghard, 1848.</w:t>
      </w:r>
      <w:r w:rsidR="00DC29A8">
        <w:fldChar w:fldCharType="end"/>
      </w:r>
    </w:p>
  </w:footnote>
  <w:footnote w:id="34">
    <w:p w14:paraId="38D31F7D" w14:textId="1EF59FAF"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DC29A8">
        <w:fldChar w:fldCharType="separate"/>
      </w:r>
      <w:r w:rsidR="000C6425">
        <w:rPr>
          <w:noProof/>
        </w:rPr>
        <w:t xml:space="preserve">---. </w:t>
      </w:r>
      <w:r w:rsidR="000C6425" w:rsidRPr="000C6425">
        <w:rPr>
          <w:i/>
          <w:noProof/>
        </w:rPr>
        <w:t>Manifesto of the Communist Party.</w:t>
      </w:r>
      <w:r w:rsidR="000C6425">
        <w:rPr>
          <w:noProof/>
        </w:rPr>
        <w:t xml:space="preserve"> Translated by Friedrich Engels, Charles H. Kerr &amp; Company, 1906.</w:t>
      </w:r>
      <w:r w:rsidR="00DC29A8">
        <w:fldChar w:fldCharType="end"/>
      </w:r>
    </w:p>
  </w:footnote>
  <w:footnote w:id="35">
    <w:p w14:paraId="68BE5EB9" w14:textId="1C395318"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DC29A8">
        <w:fldChar w:fldCharType="separate"/>
      </w:r>
      <w:r w:rsidR="000C6425">
        <w:rPr>
          <w:noProof/>
        </w:rPr>
        <w:t xml:space="preserve">Gentile, Benito Mussolini and Giovanni. </w:t>
      </w:r>
      <w:r w:rsidR="000C6425" w:rsidRPr="000C6425">
        <w:rPr>
          <w:i/>
          <w:noProof/>
        </w:rPr>
        <w:t>La Dottrina Del Fascismo.</w:t>
      </w:r>
      <w:r w:rsidR="000C6425">
        <w:rPr>
          <w:noProof/>
        </w:rPr>
        <w:t xml:space="preserve"> Treccani, 1932, </w:t>
      </w:r>
      <w:r w:rsidR="000C6425" w:rsidRPr="000C6425">
        <w:rPr>
          <w:i/>
          <w:noProof/>
        </w:rPr>
        <w:t>Enciclopedia Italiana</w:t>
      </w:r>
      <w:r w:rsidR="000C6425">
        <w:rPr>
          <w:noProof/>
        </w:rPr>
        <w:t>.</w:t>
      </w:r>
      <w:r w:rsidR="00DC29A8">
        <w:fldChar w:fldCharType="end"/>
      </w:r>
    </w:p>
  </w:footnote>
  <w:footnote w:id="36">
    <w:p w14:paraId="2A1D5690" w14:textId="0365481B"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DC29A8">
        <w:fldChar w:fldCharType="separate"/>
      </w:r>
      <w:r w:rsidR="000C6425">
        <w:rPr>
          <w:noProof/>
        </w:rPr>
        <w:t xml:space="preserve">---. </w:t>
      </w:r>
      <w:r w:rsidR="000C6425" w:rsidRPr="000C6425">
        <w:rPr>
          <w:i/>
          <w:noProof/>
        </w:rPr>
        <w:t>Fascism Doctrine and Institutions.</w:t>
      </w:r>
      <w:r w:rsidR="000C6425">
        <w:rPr>
          <w:noProof/>
        </w:rPr>
        <w:t xml:space="preserve"> Ardita Publishers, 1935.</w:t>
      </w:r>
      <w:r w:rsidR="00DC29A8">
        <w:fldChar w:fldCharType="end"/>
      </w:r>
    </w:p>
  </w:footnote>
  <w:footnote w:id="37">
    <w:p w14:paraId="3B7C812D" w14:textId="6963E73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08&lt;/Year&gt;&lt;RecNum&gt;540&lt;/RecNum&gt;&lt;DisplayText&gt;Gandhi, Mohandas K. &lt;style face="italic"&gt;</w:instrText>
      </w:r>
      <w:r w:rsidR="008A59EC">
        <w:rPr>
          <w:rFonts w:ascii="Shruti" w:hAnsi="Shruti" w:cs="Shruti"/>
        </w:rPr>
        <w:instrText>સર્વોદય</w:instrText>
      </w:r>
      <w:r w:rsidR="008A59EC">
        <w:instrText xml:space="preserve"> [Sarvodaya].&lt;/style&gt; 1908.&lt;/DisplayText&gt;&lt;record&gt;&lt;rec-number&gt;540&lt;/rec-number&gt;&lt;foreign-keys&gt;&lt;key app="EN" db-id="ess5p2eeceedtnexdvi5deew0v5ezzrz5xfs" timestamp="1687553658"&gt;540&lt;/key&gt;&lt;/foreign-keys&gt;&lt;ref-type name="Book"&gt;6&lt;/ref-type&gt;&lt;contributors&gt;&lt;authors&gt;&lt;author&gt;Gandhi, Mohandas K.&lt;/author&gt;&lt;/authors&gt;&lt;/contributors&gt;&lt;titles&gt;&lt;title&gt;</w:instrText>
      </w:r>
      <w:r w:rsidR="008A59EC">
        <w:rPr>
          <w:rFonts w:ascii="Shruti" w:hAnsi="Shruti" w:cs="Shruti"/>
        </w:rPr>
        <w:instrText>સર્વોદય</w:instrText>
      </w:r>
      <w:r w:rsidR="008A59EC">
        <w:instrText xml:space="preserve"> [Sarvodaya]&lt;/title&gt;&lt;/titles&gt;&lt;dates&gt;&lt;year&gt;1908&lt;/year&gt;&lt;/dates&gt;&lt;urls&gt;&lt;/urls&gt;&lt;/record&gt;&lt;/Cite&gt;&lt;/EndNote&gt;</w:instrText>
      </w:r>
      <w:r w:rsidR="00DC29A8">
        <w:fldChar w:fldCharType="separate"/>
      </w:r>
      <w:r w:rsidR="000C6425">
        <w:rPr>
          <w:noProof/>
        </w:rPr>
        <w:t xml:space="preserve">Gandhi, Mohandas K. </w:t>
      </w:r>
      <w:r w:rsidR="000C6425" w:rsidRPr="005D1D8D">
        <w:rPr>
          <w:rFonts w:ascii="Gujarati Sangam MN" w:hAnsi="Gujarati Sangam MN" w:cs="Gujarati Sangam MN"/>
          <w:i/>
          <w:noProof/>
        </w:rPr>
        <w:t>સર્વોદય</w:t>
      </w:r>
      <w:r w:rsidR="000C6425" w:rsidRPr="000C6425">
        <w:rPr>
          <w:i/>
          <w:noProof/>
        </w:rPr>
        <w:t xml:space="preserve"> [Sarvodaya].</w:t>
      </w:r>
      <w:r w:rsidR="000C6425">
        <w:rPr>
          <w:noProof/>
        </w:rPr>
        <w:t xml:space="preserve"> 1908.</w:t>
      </w:r>
      <w:r w:rsidR="00DC29A8">
        <w:fldChar w:fldCharType="end"/>
      </w:r>
    </w:p>
  </w:footnote>
  <w:footnote w:id="38">
    <w:p w14:paraId="28C9503E" w14:textId="576206B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DC29A8">
        <w:fldChar w:fldCharType="separate"/>
      </w:r>
      <w:r w:rsidR="000C6425">
        <w:rPr>
          <w:noProof/>
        </w:rPr>
        <w:t xml:space="preserve">---. </w:t>
      </w:r>
      <w:r w:rsidR="000C6425" w:rsidRPr="000C6425">
        <w:rPr>
          <w:i/>
          <w:noProof/>
        </w:rPr>
        <w:t>Sarvodaya.</w:t>
      </w:r>
      <w:r w:rsidR="000C6425">
        <w:rPr>
          <w:noProof/>
        </w:rPr>
        <w:t xml:space="preserve"> Translated by Vinoba Bhave, Jitendra T. Desai, 1956.</w:t>
      </w:r>
      <w:r w:rsidR="00DC29A8">
        <w:fldChar w:fldCharType="end"/>
      </w:r>
    </w:p>
  </w:footnote>
  <w:footnote w:id="39">
    <w:p w14:paraId="491B5BCC" w14:textId="535EBA82"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DC29A8">
        <w:fldChar w:fldCharType="separate"/>
      </w:r>
      <w:r w:rsidR="000C6425">
        <w:rPr>
          <w:noProof/>
        </w:rPr>
        <w:t xml:space="preserve">Rand, Ayn. </w:t>
      </w:r>
      <w:r w:rsidR="000C6425" w:rsidRPr="000C6425">
        <w:rPr>
          <w:i/>
          <w:noProof/>
        </w:rPr>
        <w:t>Atlas Shrugged.</w:t>
      </w:r>
      <w:r w:rsidR="000C6425">
        <w:rPr>
          <w:noProof/>
        </w:rPr>
        <w:t xml:space="preserve"> Random House, 1957.</w:t>
      </w:r>
      <w:r w:rsidR="00DC29A8">
        <w:fldChar w:fldCharType="end"/>
      </w:r>
    </w:p>
  </w:footnote>
  <w:footnote w:id="40">
    <w:p w14:paraId="11F49AEB" w14:textId="17C44B73" w:rsidR="00234233" w:rsidRDefault="00234233" w:rsidP="00234233">
      <w:pPr>
        <w:pStyle w:val="FootnoteText"/>
      </w:pPr>
      <w:r>
        <w:rPr>
          <w:rStyle w:val="FootnoteReference"/>
        </w:rPr>
        <w:footnoteRef/>
      </w:r>
      <w:r>
        <w:rPr>
          <w:rStyle w:val="FootnoteReference"/>
        </w:rPr>
        <w:tab/>
      </w:r>
      <w:r w:rsidR="00DC29A8">
        <w:fldChar w:fldCharType="begin"/>
      </w:r>
      <w:r w:rsidR="008A59EC">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DC29A8">
        <w:fldChar w:fldCharType="separate"/>
      </w:r>
      <w:r w:rsidR="000C6425">
        <w:rPr>
          <w:noProof/>
        </w:rPr>
        <w:t>Wachowski, Lana and Lilly Wachowski. "The Matrix." Warner Brothers, 1999.</w:t>
      </w:r>
      <w:r w:rsidR="00DC29A8">
        <w:fldChar w:fldCharType="end"/>
      </w:r>
    </w:p>
  </w:footnote>
  <w:footnote w:id="41">
    <w:p w14:paraId="29949452" w14:textId="282DE007"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DC29A8">
        <w:fldChar w:fldCharType="begin"/>
      </w:r>
      <w:r w:rsidR="00F916CE">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F916CE">
        <w:rPr>
          <w:noProof/>
        </w:rPr>
        <w:t xml:space="preserve">Swami Vivekananda. "What Is Religion?" </w:t>
      </w:r>
      <w:r w:rsidR="00F916CE" w:rsidRPr="00F916CE">
        <w:rPr>
          <w:i/>
          <w:noProof/>
        </w:rPr>
        <w:t>The Complete Works of the Swami Vivekananda, Part 1</w:t>
      </w:r>
      <w:r w:rsidR="00F916CE">
        <w:rPr>
          <w:noProof/>
        </w:rPr>
        <w:t>, Edited by Swami Prajnananda, Mayavati Memorial Edition ed., Prabuddha Bharat Office, 1915, pp. 333-43.</w:t>
      </w:r>
      <w:r w:rsidR="00DC29A8">
        <w:fldChar w:fldCharType="end"/>
      </w:r>
    </w:p>
  </w:footnote>
  <w:footnote w:id="42">
    <w:p w14:paraId="66FA14BC" w14:textId="77777777" w:rsidR="00827F52" w:rsidRDefault="00827F52" w:rsidP="00827F52">
      <w:pPr>
        <w:pStyle w:val="FootnoteText"/>
      </w:pPr>
      <w:r w:rsidRPr="00F67357">
        <w:rPr>
          <w:rStyle w:val="FootnoteReference"/>
          <w:b w:val="0"/>
          <w:bCs/>
        </w:rPr>
        <w:footnoteRef/>
      </w:r>
      <w:r w:rsidRPr="00F67357">
        <w:rPr>
          <w:rStyle w:val="FootnoteReference"/>
        </w:rPr>
        <w:tab/>
      </w:r>
      <w:r w:rsidRPr="00366779">
        <w:t xml:space="preserve">1. </w:t>
      </w:r>
      <w:r w:rsidRPr="00366779">
        <w:rPr>
          <w:rFonts w:eastAsiaTheme="minorHAnsi"/>
        </w:rPr>
        <w:t>The Muladhara Chakra. 1a. The Muladhara. 2. The Svadishthana Chakra. 3. The Nabhi Chakra. 3a. The Void. 4. The Anahata Chakra. 5. The Vishuddhi Chakra. 6. The Ajna Chakra. 7. The Sahasrara Chakra. A. Kundalini.</w:t>
      </w:r>
      <w:r>
        <w:rPr>
          <w:rFonts w:eastAsia="MS Gothic"/>
        </w:rPr>
        <w:t xml:space="preserve"> </w:t>
      </w:r>
      <w:r w:rsidRPr="00366779">
        <w:rPr>
          <w:rFonts w:eastAsiaTheme="minorHAnsi"/>
        </w:rPr>
        <w:t>B. Left channel (Ida nadi). C. Central channel (Sushumna nadi). D. Right channel (Pingala nadi). E. Spirit. F. Ego. G. Superego</w:t>
      </w:r>
    </w:p>
    <w:p w14:paraId="22FA61D1" w14:textId="4EE241EE" w:rsidR="00827F52" w:rsidRPr="00F67357" w:rsidRDefault="00827F52" w:rsidP="00827F52">
      <w:pPr>
        <w:pStyle w:val="FootnoteText"/>
      </w:pPr>
      <w:r>
        <w:fldChar w:fldCharType="begin"/>
      </w:r>
      <w:r w:rsidR="00C079AA">
        <w:instrText xml:space="preserve"> ADDIN EN.CITE &lt;EndNote&gt;&lt;Cite&gt;&lt;Author&gt;Alex-engraver&lt;/Author&gt;&lt;Year&gt;2011&lt;/Year&gt;&lt;RecNum&gt;561&lt;/RecNum&gt;&lt;DisplayText&gt;Alex-engraver. &amp;quot;Sahaja Subtle System.&amp;quot; Wikimedia Foundation, 2011.&lt;/DisplayText&gt;&lt;record&gt;&lt;rec-number&gt;561&lt;/rec-number&gt;&lt;foreign-keys&gt;&lt;key app="EN" db-id="ess5p2eeceedtnexdvi5deew0v5ezzrz5xfs" timestamp="1688506502"&gt;561&lt;/key&gt;&lt;/foreign-keys&gt;&lt;ref-type name="Figure"&gt;37&lt;/ref-type&gt;&lt;contributors&gt;&lt;authors&gt;&lt;author&gt;Alex-engraver&lt;/author&gt;&lt;/authors&gt;&lt;/contributors&gt;&lt;titles&gt;&lt;title&gt;Sahaja Subtle System&lt;/title&gt;&lt;/titles&gt;&lt;dates&gt;&lt;year&gt;2011&lt;/year&gt;&lt;/dates&gt;&lt;pub-location&gt;en.wiktionary.org&lt;/pub-location&gt;&lt;publisher&gt;Wikimedia Foundation&lt;/publisher&gt;&lt;urls&gt;&lt;/urls&gt;&lt;/record&gt;&lt;/Cite&gt;&lt;/EndNote&gt;</w:instrText>
      </w:r>
      <w:r>
        <w:fldChar w:fldCharType="separate"/>
      </w:r>
      <w:r w:rsidR="00C66344">
        <w:rPr>
          <w:noProof/>
        </w:rPr>
        <w:t>Alex-engraver. "Sahaja Subtle System." Wikimedia Foundation, 2011.</w:t>
      </w:r>
      <w:r>
        <w:fldChar w:fldCharType="end"/>
      </w:r>
    </w:p>
  </w:footnote>
  <w:footnote w:id="43">
    <w:p w14:paraId="3EC3DA3D" w14:textId="588718BB" w:rsidR="00B06997" w:rsidRDefault="00B06997" w:rsidP="00B06997">
      <w:pPr>
        <w:pStyle w:val="FootnoteText"/>
      </w:pPr>
      <w:r w:rsidRPr="002506B3">
        <w:rPr>
          <w:rStyle w:val="FootnoteReference"/>
          <w:b w:val="0"/>
          <w:bCs/>
        </w:rPr>
        <w:footnoteRef/>
      </w:r>
      <w:r>
        <w:rPr>
          <w:rStyle w:val="FootnoteReference"/>
        </w:rPr>
        <w:tab/>
      </w:r>
      <w:r w:rsidR="00DC29A8">
        <w:fldChar w:fldCharType="begin"/>
      </w:r>
      <w:r w:rsidR="008A59EC">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DC29A8">
        <w:fldChar w:fldCharType="separate"/>
      </w:r>
      <w:r w:rsidR="000C6425">
        <w:rPr>
          <w:noProof/>
        </w:rPr>
        <w:t xml:space="preserve">Cook, Francis H. </w:t>
      </w:r>
      <w:r w:rsidR="000C6425" w:rsidRPr="000C6425">
        <w:rPr>
          <w:i/>
          <w:noProof/>
        </w:rPr>
        <w:t>Hua-Yen Buddhism: The Jewel Net of Indra.</w:t>
      </w:r>
      <w:r w:rsidR="000C6425">
        <w:rPr>
          <w:noProof/>
        </w:rPr>
        <w:t xml:space="preserve"> Penn State Press, 2010.</w:t>
      </w:r>
      <w:r w:rsidR="00DC29A8">
        <w:fldChar w:fldCharType="end"/>
      </w:r>
    </w:p>
  </w:footnote>
  <w:footnote w:id="44">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5">
    <w:p w14:paraId="0922B628" w14:textId="40E175FA"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DC29A8">
        <w:fldChar w:fldCharType="separate"/>
      </w:r>
      <w:r w:rsidR="000C6425">
        <w:rPr>
          <w:noProof/>
        </w:rPr>
        <w:t>Tagore, Rabindranath. "Bharoto Bhagyo Bidhata." 1911.</w:t>
      </w:r>
      <w:r w:rsidR="00DC29A8">
        <w:fldChar w:fldCharType="end"/>
      </w:r>
    </w:p>
  </w:footnote>
  <w:footnote w:id="46">
    <w:p w14:paraId="75E280DA" w14:textId="58D58161"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8A59EC">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DC29A8">
        <w:fldChar w:fldCharType="separate"/>
      </w:r>
      <w:r w:rsidR="000C6425">
        <w:rPr>
          <w:noProof/>
        </w:rPr>
        <w:t>---. "The Morning Song of India." 1919.</w:t>
      </w:r>
      <w:r w:rsidR="00DC29A8">
        <w:fldChar w:fldCharType="end"/>
      </w:r>
    </w:p>
  </w:footnote>
  <w:footnote w:id="47">
    <w:p w14:paraId="1F4C08B7" w14:textId="77777777" w:rsidR="000D4C6F" w:rsidRPr="001B26D3" w:rsidRDefault="000D4C6F" w:rsidP="000D4C6F">
      <w:pPr>
        <w:pStyle w:val="FootnoteText"/>
      </w:pPr>
      <w:r w:rsidRPr="001B26D3">
        <w:rPr>
          <w:rStyle w:val="FootnoteReference"/>
          <w:b w:val="0"/>
          <w:bCs/>
        </w:rPr>
        <w:footnoteRef/>
      </w:r>
      <w:r w:rsidRPr="001B26D3">
        <w:rPr>
          <w:rStyle w:val="FootnoteReference"/>
          <w:b w:val="0"/>
          <w:bCs/>
        </w:rPr>
        <w:tab/>
      </w:r>
      <w:r>
        <w:rPr>
          <w:bCs/>
        </w:rPr>
        <w:fldChar w:fldCharType="begin"/>
      </w:r>
      <w:r>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gt;277&lt;/key&gt;&lt;/foreign-keys&gt;&lt;ref-type name="Film or Broadcast"&gt;21&lt;/ref-type&gt;&lt;contributors&gt;&lt;authors&gt;&lt;author&gt;Kapoor, Raj&lt;/author&gt;&lt;/authors&gt;&lt;/contributors&gt;&lt;titles&gt;&lt;title&gt;Mera naam joker&lt;/title&gt;&lt;/titles&gt;&lt;dates&gt;&lt;year&gt;1970&lt;/year&gt;&lt;/dates&gt;&lt;publisher&gt;R. K. Films&lt;/publisher&gt;&lt;urls&gt;&lt;/urls&gt;&lt;/record&gt;&lt;/Cite&gt;&lt;/EndNote&gt;</w:instrText>
      </w:r>
      <w:r>
        <w:rPr>
          <w:bCs/>
        </w:rPr>
        <w:fldChar w:fldCharType="separate"/>
      </w:r>
      <w:r>
        <w:rPr>
          <w:bCs/>
          <w:noProof/>
        </w:rPr>
        <w:t>Kapoor, Raj. "Mera Naam Joker." R. K. Films, 1970.</w:t>
      </w:r>
      <w:r>
        <w:rPr>
          <w:bCs/>
        </w:rPr>
        <w:fldChar w:fldCharType="end"/>
      </w:r>
    </w:p>
  </w:footnote>
  <w:footnote w:id="48">
    <w:p w14:paraId="40B9789D" w14:textId="6E6CC033" w:rsidR="00086929" w:rsidRPr="000E210A" w:rsidRDefault="00086929" w:rsidP="00175FD8">
      <w:pPr>
        <w:pStyle w:val="FootnoteText"/>
        <w:rPr>
          <w:color w:val="000000"/>
        </w:rPr>
      </w:pPr>
      <w:r w:rsidRPr="000E210A">
        <w:rPr>
          <w:rStyle w:val="FootnoteReference"/>
          <w:b w:val="0"/>
          <w:bCs/>
        </w:rPr>
        <w:footnoteRef/>
      </w:r>
      <w:r w:rsidRPr="000E210A">
        <w:rPr>
          <w:rStyle w:val="FootnoteReference"/>
          <w:b w:val="0"/>
          <w:bCs/>
        </w:rPr>
        <w:tab/>
      </w:r>
      <w:r w:rsidR="00175FD8" w:rsidRPr="00175FD8">
        <w:rPr>
          <w:rFonts w:eastAsiaTheme="minorHAnsi"/>
        </w:rPr>
        <w:t xml:space="preserve">The whole problem of speaking about the end (particularly the end of history) is that you </w:t>
      </w:r>
      <w:proofErr w:type="gramStart"/>
      <w:r w:rsidR="00175FD8" w:rsidRPr="00175FD8">
        <w:rPr>
          <w:rFonts w:eastAsiaTheme="minorHAnsi"/>
        </w:rPr>
        <w:t>have to</w:t>
      </w:r>
      <w:proofErr w:type="gramEnd"/>
      <w:r w:rsidR="00175FD8" w:rsidRPr="00175FD8">
        <w:rPr>
          <w:rFonts w:eastAsiaTheme="minorHAnsi"/>
        </w:rPr>
        <w:t xml:space="preserve"> speak of what lies beyond the end and also, at the same time, of the impossibility of ending. This paradox is produced by the fact that in a non-linear, non-Euclidean space of history the end cannot be located. The end is, in fact, only conceivable in a logical order of causality and continuity. Now, it is events themselves which, by their artificial production, their programmed </w:t>
      </w:r>
      <w:proofErr w:type="gramStart"/>
      <w:r w:rsidR="00175FD8" w:rsidRPr="00175FD8">
        <w:rPr>
          <w:rFonts w:eastAsiaTheme="minorHAnsi"/>
        </w:rPr>
        <w:t>occurrence</w:t>
      </w:r>
      <w:proofErr w:type="gramEnd"/>
      <w:r w:rsidR="00175FD8" w:rsidRPr="00175FD8">
        <w:rPr>
          <w:rFonts w:eastAsiaTheme="minorHAnsi"/>
        </w:rPr>
        <w:t xml:space="preserve"> or the anticipation of their effects -not to mention their transfiguration in the media - are suppressing the cause effect relation and hence all historical continuity (Baudrillard 110).</w:t>
      </w:r>
    </w:p>
    <w:p w14:paraId="4DAC3C30" w14:textId="2E5AC40E" w:rsidR="008048FB" w:rsidRPr="00621052" w:rsidRDefault="007353ED" w:rsidP="00086929">
      <w:pPr>
        <w:pStyle w:val="FootnoteText"/>
      </w:pPr>
      <w:r>
        <w:fldChar w:fldCharType="begin"/>
      </w:r>
      <w:r>
        <w:instrText xml:space="preserve"> ADDIN EN.CITE &lt;EndNote&gt;&lt;Cite&gt;&lt;Author&gt;Baudrillard&lt;/Author&gt;&lt;Year&gt;1994&lt;/Year&gt;&lt;RecNum&gt;612&lt;/RecNum&gt;&lt;DisplayText&gt;Baudrillard, J. &lt;style face="italic"&gt;The Illusion of the End.&lt;/style&gt; Stanford University Press, 1994.&lt;/DisplayText&gt;&lt;record&gt;&lt;rec-number&gt;612&lt;/rec-number&gt;&lt;foreign-keys&gt;&lt;key app="EN" db-id="ess5p2eeceedtnexdvi5deew0v5ezzrz5xfs" timestamp="1693008613"&gt;612&lt;/key&gt;&lt;/foreign-keys&gt;&lt;ref-type name="Book"&gt;6&lt;/ref-type&gt;&lt;contributors&gt;&lt;authors&gt;&lt;author&gt;Baudrillard, J.&lt;/author&gt;&lt;/authors&gt;&lt;/contributors&gt;&lt;titles&gt;&lt;title&gt;The Illusion of the End&lt;/title&gt;&lt;/titles&gt;&lt;dates&gt;&lt;year&gt;1994&lt;/year&gt;&lt;/dates&gt;&lt;publisher&gt;Stanford University Press&lt;/publisher&gt;&lt;isbn&gt;9780804725019&lt;/isbn&gt;&lt;urls&gt;&lt;/urls&gt;&lt;/record&gt;&lt;/Cite&gt;&lt;/EndNote&gt;</w:instrText>
      </w:r>
      <w:r>
        <w:fldChar w:fldCharType="separate"/>
      </w:r>
      <w:r>
        <w:rPr>
          <w:noProof/>
        </w:rPr>
        <w:t xml:space="preserve">Baudrillard, J. </w:t>
      </w:r>
      <w:r w:rsidRPr="007353ED">
        <w:rPr>
          <w:i/>
          <w:noProof/>
        </w:rPr>
        <w:t>The Illusion of the End.</w:t>
      </w:r>
      <w:r>
        <w:rPr>
          <w:noProof/>
        </w:rPr>
        <w:t xml:space="preserve"> Stanford University Press, 1994.</w:t>
      </w:r>
      <w:r>
        <w:fldChar w:fldCharType="end"/>
      </w:r>
    </w:p>
  </w:footnote>
  <w:footnote w:id="49">
    <w:p w14:paraId="585D8204" w14:textId="03F0E03C" w:rsidR="00B42249" w:rsidRDefault="00B42249" w:rsidP="00B42249">
      <w:pPr>
        <w:pStyle w:val="FootnoteText"/>
      </w:pPr>
      <w:r w:rsidRPr="001B26D3">
        <w:rPr>
          <w:rStyle w:val="FootnoteReference"/>
          <w:b w:val="0"/>
          <w:bCs/>
        </w:rPr>
        <w:footnoteRef/>
      </w:r>
      <w:r w:rsidRPr="001B26D3">
        <w:rPr>
          <w:rStyle w:val="FootnoteReference"/>
          <w:b w:val="0"/>
          <w:bCs/>
        </w:rPr>
        <w:tab/>
      </w:r>
      <w:r w:rsidR="00FE4AF6" w:rsidRPr="00FE4AF6">
        <w:rPr>
          <w:rFonts w:ascii="Kohinoor Devanagari" w:hAnsi="Kohinoor Devanagari" w:cs="Kohinoor Devanagari"/>
          <w:color w:val="000000" w:themeColor="text1"/>
          <w:shd w:val="clear" w:color="auto" w:fill="FFFFFF"/>
        </w:rPr>
        <w:t>त्रि</w:t>
      </w:r>
      <w:r w:rsidR="00FE4AF6" w:rsidRPr="00FE4AF6">
        <w:rPr>
          <w:color w:val="000000" w:themeColor="text1"/>
          <w:shd w:val="clear" w:color="auto" w:fill="FFFFFF"/>
        </w:rPr>
        <w:t xml:space="preserve">, tri “three” +‎ </w:t>
      </w:r>
      <w:r w:rsidR="00FE4AF6" w:rsidRPr="00FE4AF6">
        <w:rPr>
          <w:rFonts w:ascii="Kohinoor Devanagari" w:hAnsi="Kohinoor Devanagari" w:cs="Kohinoor Devanagari"/>
          <w:color w:val="000000" w:themeColor="text1"/>
          <w:shd w:val="clear" w:color="auto" w:fill="FFFFFF"/>
        </w:rPr>
        <w:t>रङ्ग</w:t>
      </w:r>
      <w:r w:rsidR="00FE4AF6" w:rsidRPr="00FE4AF6">
        <w:rPr>
          <w:color w:val="000000" w:themeColor="text1"/>
          <w:shd w:val="clear" w:color="auto" w:fill="FFFFFF"/>
        </w:rPr>
        <w:t xml:space="preserve">, raṅga: “colour”  </w:t>
      </w:r>
    </w:p>
    <w:p w14:paraId="1651CB1E" w14:textId="6F4D4418" w:rsidR="00B42249" w:rsidRPr="001B26D3" w:rsidRDefault="00544959" w:rsidP="00B42249">
      <w:pPr>
        <w:pStyle w:val="FootnoteText"/>
      </w:pPr>
      <w:r>
        <w:fldChar w:fldCharType="begin"/>
      </w:r>
      <w:r w:rsidR="00C079AA">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C079AA">
        <w:rPr>
          <w:noProof/>
        </w:rPr>
        <w:t xml:space="preserve">Sir Monier Monier-Williams. </w:t>
      </w:r>
      <w:r w:rsidR="00C079AA" w:rsidRPr="00C079AA">
        <w:rPr>
          <w:i/>
          <w:noProof/>
        </w:rPr>
        <w:t>A Sanskṛit-English dictionary etymologically and philologically arranged with special reference to Greek, Latin, Gothic, German, Anglo-Saxon, and other cognate Indo-European languages</w:t>
      </w:r>
      <w:r w:rsidR="00C079AA">
        <w:rPr>
          <w:noProof/>
        </w:rPr>
        <w:t>, The Clarendon Press, 1872.</w:t>
      </w:r>
      <w:r>
        <w:fldChar w:fldCharType="end"/>
      </w:r>
    </w:p>
  </w:footnote>
  <w:footnote w:id="50">
    <w:p w14:paraId="5687A3B7" w14:textId="13956E23" w:rsidR="00A66795" w:rsidRPr="00E6701C" w:rsidRDefault="00A66795" w:rsidP="00E6701C">
      <w:pPr>
        <w:pStyle w:val="FootnoteText"/>
        <w:rPr>
          <w:color w:val="000000" w:themeColor="text1"/>
        </w:rPr>
      </w:pPr>
      <w:r w:rsidRPr="001B26D3">
        <w:rPr>
          <w:rStyle w:val="FootnoteReference"/>
          <w:b w:val="0"/>
          <w:bCs/>
        </w:rPr>
        <w:footnoteRef/>
      </w:r>
      <w:r w:rsidRPr="001B26D3">
        <w:rPr>
          <w:rStyle w:val="FootnoteReference"/>
          <w:b w:val="0"/>
          <w:bCs/>
        </w:rPr>
        <w:tab/>
      </w:r>
      <w:r w:rsidR="00E6701C">
        <w:rPr>
          <w:color w:val="000000" w:themeColor="text1"/>
        </w:rPr>
        <w:fldChar w:fldCharType="begin"/>
      </w:r>
      <w:r w:rsidR="00E6701C">
        <w:rPr>
          <w:color w:val="000000" w:themeColor="text1"/>
        </w:rPr>
        <w:instrText xml:space="preserve"> ADDIN EN.CITE &lt;EndNote&gt;&lt;Cite&gt;&lt;Author&gt;MapGrid&lt;/Author&gt;&lt;Year&gt;2023&lt;/Year&gt;&lt;RecNum&gt;658&lt;/RecNum&gt;&lt;DisplayText&gt;MapGrid. &amp;quot;Flag of India — Construction Sheet.&amp;quot; Wikimedia Foundation, 2023.&lt;/DisplayText&gt;&lt;record&gt;&lt;rec-number&gt;658&lt;/rec-number&gt;&lt;foreign-keys&gt;&lt;key app="EN" db-id="ess5p2eeceedtnexdvi5deew0v5ezzrz5xfs" timestamp="1697449531"&gt;658&lt;/key&gt;&lt;/foreign-keys&gt;&lt;ref-type name="Figure"&gt;37&lt;/ref-type&gt;&lt;contributors&gt;&lt;authors&gt;&lt;author&gt;MapGrid&lt;/author&gt;&lt;/authors&gt;&lt;/contributors&gt;&lt;titles&gt;&lt;title&gt;Flag of India — construction sheet.&lt;/title&gt;&lt;/titles&gt;&lt;dates&gt;&lt;year&gt;2023&lt;/year&gt;&lt;/dates&gt;&lt;pub-location&gt;en.wikipedia.org&lt;/pub-location&gt;&lt;publisher&gt;Wikimedia Foundation&lt;/publisher&gt;&lt;urls&gt;&lt;/urls&gt;&lt;/record&gt;&lt;/Cite&gt;&lt;/EndNote&gt;</w:instrText>
      </w:r>
      <w:r w:rsidR="00E6701C">
        <w:rPr>
          <w:color w:val="000000" w:themeColor="text1"/>
        </w:rPr>
        <w:fldChar w:fldCharType="separate"/>
      </w:r>
      <w:r w:rsidR="00E6701C">
        <w:rPr>
          <w:noProof/>
          <w:color w:val="000000" w:themeColor="text1"/>
        </w:rPr>
        <w:t>MapGrid. "Flag of India — Construction Sheet." Wikimedia Foundation, 2023.</w:t>
      </w:r>
      <w:r w:rsidR="00E6701C">
        <w:rPr>
          <w:color w:val="000000" w:themeColor="text1"/>
        </w:rPr>
        <w:fldChar w:fldCharType="end"/>
      </w:r>
    </w:p>
  </w:footnote>
  <w:footnote w:id="51">
    <w:p w14:paraId="3B5B182B" w14:textId="77777777" w:rsidR="00E6701C" w:rsidRDefault="004B5CA8" w:rsidP="00E6701C">
      <w:pPr>
        <w:pStyle w:val="FootnoteText"/>
      </w:pPr>
      <w:r w:rsidRPr="001B26D3">
        <w:rPr>
          <w:rStyle w:val="FootnoteReference"/>
          <w:b w:val="0"/>
          <w:bCs/>
        </w:rPr>
        <w:footnoteRef/>
      </w:r>
      <w:r w:rsidRPr="001B26D3">
        <w:rPr>
          <w:rStyle w:val="FootnoteReference"/>
          <w:b w:val="0"/>
          <w:bCs/>
        </w:rPr>
        <w:tab/>
      </w:r>
      <w:r w:rsidRPr="00E344D1">
        <w:rPr>
          <w:color w:val="000000" w:themeColor="text1"/>
        </w:rPr>
        <w:t xml:space="preserve"> </w:t>
      </w:r>
      <w:r w:rsidR="00E6701C" w:rsidRPr="00E344D1">
        <w:rPr>
          <w:color w:val="000000" w:themeColor="text1"/>
          <w:shd w:val="clear" w:color="auto" w:fill="FFFFFF"/>
        </w:rPr>
        <w:t>Dr. S. Radhakrishnan explained—</w:t>
      </w:r>
      <w:r w:rsidR="00E6701C">
        <w:rPr>
          <w:color w:val="000000" w:themeColor="text1"/>
        </w:rPr>
        <w:t>"</w:t>
      </w:r>
      <w:r w:rsidR="00E6701C"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 (</w:t>
      </w:r>
      <w:r w:rsidR="00E6701C" w:rsidRPr="00E344D1">
        <w:rPr>
          <w:noProof/>
          <w:color w:val="000000" w:themeColor="text1"/>
        </w:rPr>
        <w:t>Government of India</w:t>
      </w:r>
      <w:r w:rsidR="00E6701C" w:rsidRPr="00E344D1">
        <w:rPr>
          <w:color w:val="000000" w:themeColor="text1"/>
        </w:rPr>
        <w:t>).</w:t>
      </w:r>
      <w:r w:rsidR="00E6701C">
        <w:rPr>
          <w:color w:val="000000" w:themeColor="text1"/>
        </w:rPr>
        <w:t>”</w:t>
      </w:r>
      <w:r w:rsidR="00E6701C" w:rsidRPr="00E344D1">
        <w:rPr>
          <w:color w:val="000000" w:themeColor="text1"/>
        </w:rPr>
        <w:t xml:space="preserve"> </w:t>
      </w:r>
    </w:p>
    <w:p w14:paraId="30BAF659" w14:textId="4AD9344D" w:rsidR="00E6701C" w:rsidRPr="001B26D3" w:rsidRDefault="00E6701C" w:rsidP="00E6701C">
      <w:pPr>
        <w:pStyle w:val="FootnoteText"/>
      </w:pPr>
      <w:r>
        <w:fldChar w:fldCharType="begin"/>
      </w:r>
      <w:r w:rsidR="00E957B0">
        <w:instrText xml:space="preserve"> ADDIN EN.CITE &lt;EndNote&gt;&lt;Cite&gt;&lt;Year&gt;2002&lt;/Year&gt;&lt;RecNum&gt;441&lt;/RecNum&gt;&lt;DisplayText&gt;&lt;style face="italic"&gt;The Flag Code of India.&lt;/style&gt; Ministry of Home Affairs, Government of India, 2002.&lt;/DisplayText&gt;&lt;record&gt;&lt;rec-number&gt;441&lt;/rec-number&gt;&lt;foreign-keys&gt;&lt;key app="EN" db-id="ess5p2eeceedtnexdvi5deew0v5ezzrz5xfs" timestamp="1681594675"&gt;441&lt;/key&gt;&lt;/foreign-keys&gt;&lt;ref-type name="Book"&gt;6&lt;/ref-type&gt;&lt;contributors&gt;&lt;/contributors&gt;&lt;titles&gt;&lt;title&gt;The Flag Code of India&lt;/title&gt;&lt;/titles&gt;&lt;dates&gt;&lt;year&gt;2002&lt;/year&gt;&lt;/dates&gt;&lt;pub-location&gt;New Delhi&lt;/pub-location&gt;&lt;publisher&gt;Ministry of Home Affairs, Government of India&lt;/publisher&gt;&lt;urls&gt;&lt;/urls&gt;&lt;/record&gt;&lt;/Cite&gt;&lt;/EndNote&gt;</w:instrText>
      </w:r>
      <w:r>
        <w:fldChar w:fldCharType="separate"/>
      </w:r>
      <w:r w:rsidR="00E957B0" w:rsidRPr="00E957B0">
        <w:rPr>
          <w:i/>
          <w:noProof/>
        </w:rPr>
        <w:t>The Flag Code of India.</w:t>
      </w:r>
      <w:r w:rsidR="00E957B0">
        <w:rPr>
          <w:noProof/>
        </w:rPr>
        <w:t xml:space="preserve"> Ministry of Home Affairs, Government of India, 2002.</w:t>
      </w:r>
      <w:r>
        <w:fldChar w:fldCharType="end"/>
      </w:r>
    </w:p>
    <w:p w14:paraId="3DEF6FF6" w14:textId="0F898E2D" w:rsidR="004B5CA8" w:rsidRPr="001B26D3" w:rsidRDefault="004B5CA8" w:rsidP="009C746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61&lt;/item&gt;&lt;item&gt;580&lt;/item&gt;&lt;item&gt;581&lt;/item&gt;&lt;item&gt;582&lt;/item&gt;&lt;item&gt;589&lt;/item&gt;&lt;item&gt;611&lt;/item&gt;&lt;item&gt;612&lt;/item&gt;&lt;item&gt;658&lt;/item&gt;&lt;/record-ids&gt;&lt;/item&gt;&lt;/Libraries&gt;"/>
  </w:docVars>
  <w:rsids>
    <w:rsidRoot w:val="00451AD0"/>
    <w:rsid w:val="000013E2"/>
    <w:rsid w:val="00002C10"/>
    <w:rsid w:val="00003889"/>
    <w:rsid w:val="000042AF"/>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37C5F"/>
    <w:rsid w:val="00040710"/>
    <w:rsid w:val="000416DC"/>
    <w:rsid w:val="000437FA"/>
    <w:rsid w:val="00043B21"/>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39BE"/>
    <w:rsid w:val="0006526C"/>
    <w:rsid w:val="00066184"/>
    <w:rsid w:val="00066324"/>
    <w:rsid w:val="00067168"/>
    <w:rsid w:val="00071D98"/>
    <w:rsid w:val="000742D1"/>
    <w:rsid w:val="00074619"/>
    <w:rsid w:val="000774AE"/>
    <w:rsid w:val="000801E7"/>
    <w:rsid w:val="000803B0"/>
    <w:rsid w:val="00081B1D"/>
    <w:rsid w:val="00082077"/>
    <w:rsid w:val="00082543"/>
    <w:rsid w:val="00082C08"/>
    <w:rsid w:val="000840C3"/>
    <w:rsid w:val="000854F0"/>
    <w:rsid w:val="00086929"/>
    <w:rsid w:val="00087FC9"/>
    <w:rsid w:val="0009080D"/>
    <w:rsid w:val="00091D8B"/>
    <w:rsid w:val="00093004"/>
    <w:rsid w:val="000943A2"/>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64C9"/>
    <w:rsid w:val="000C7E53"/>
    <w:rsid w:val="000D11F9"/>
    <w:rsid w:val="000D3032"/>
    <w:rsid w:val="000D32D1"/>
    <w:rsid w:val="000D44E6"/>
    <w:rsid w:val="000D4C6F"/>
    <w:rsid w:val="000E0B9A"/>
    <w:rsid w:val="000E0CBA"/>
    <w:rsid w:val="000E1AD9"/>
    <w:rsid w:val="000E1ED1"/>
    <w:rsid w:val="000E210A"/>
    <w:rsid w:val="000E4067"/>
    <w:rsid w:val="000E5651"/>
    <w:rsid w:val="000E57D6"/>
    <w:rsid w:val="000E7AF3"/>
    <w:rsid w:val="000F01B1"/>
    <w:rsid w:val="000F08C4"/>
    <w:rsid w:val="000F19F9"/>
    <w:rsid w:val="000F30EC"/>
    <w:rsid w:val="000F3EA7"/>
    <w:rsid w:val="000F5A2C"/>
    <w:rsid w:val="00100CFB"/>
    <w:rsid w:val="0010150C"/>
    <w:rsid w:val="00101B37"/>
    <w:rsid w:val="00101D4E"/>
    <w:rsid w:val="00101ED3"/>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5FD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95F22"/>
    <w:rsid w:val="001A3B52"/>
    <w:rsid w:val="001A668A"/>
    <w:rsid w:val="001A6FFE"/>
    <w:rsid w:val="001B1190"/>
    <w:rsid w:val="001B1D6E"/>
    <w:rsid w:val="001B2596"/>
    <w:rsid w:val="001B26D3"/>
    <w:rsid w:val="001B3841"/>
    <w:rsid w:val="001B42E7"/>
    <w:rsid w:val="001B725E"/>
    <w:rsid w:val="001B7801"/>
    <w:rsid w:val="001C10F9"/>
    <w:rsid w:val="001C13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2366"/>
    <w:rsid w:val="001F333C"/>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4DE5"/>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8655A"/>
    <w:rsid w:val="0029281A"/>
    <w:rsid w:val="00293615"/>
    <w:rsid w:val="002962BB"/>
    <w:rsid w:val="002A4157"/>
    <w:rsid w:val="002A510F"/>
    <w:rsid w:val="002A545B"/>
    <w:rsid w:val="002A73A2"/>
    <w:rsid w:val="002B0426"/>
    <w:rsid w:val="002B042C"/>
    <w:rsid w:val="002B1B99"/>
    <w:rsid w:val="002B289C"/>
    <w:rsid w:val="002B4280"/>
    <w:rsid w:val="002B42DA"/>
    <w:rsid w:val="002B6966"/>
    <w:rsid w:val="002C0649"/>
    <w:rsid w:val="002C0D26"/>
    <w:rsid w:val="002C11B4"/>
    <w:rsid w:val="002C16D9"/>
    <w:rsid w:val="002C5337"/>
    <w:rsid w:val="002C5590"/>
    <w:rsid w:val="002C58C2"/>
    <w:rsid w:val="002D0967"/>
    <w:rsid w:val="002D121B"/>
    <w:rsid w:val="002D1925"/>
    <w:rsid w:val="002D2545"/>
    <w:rsid w:val="002D2658"/>
    <w:rsid w:val="002D3453"/>
    <w:rsid w:val="002D6E4F"/>
    <w:rsid w:val="002D7240"/>
    <w:rsid w:val="002E2DE9"/>
    <w:rsid w:val="002E369F"/>
    <w:rsid w:val="002E5B70"/>
    <w:rsid w:val="002E64BB"/>
    <w:rsid w:val="002E6977"/>
    <w:rsid w:val="002F11DB"/>
    <w:rsid w:val="002F190B"/>
    <w:rsid w:val="002F220F"/>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1715"/>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451F"/>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77690"/>
    <w:rsid w:val="00381332"/>
    <w:rsid w:val="00382046"/>
    <w:rsid w:val="00383314"/>
    <w:rsid w:val="0039565F"/>
    <w:rsid w:val="00396556"/>
    <w:rsid w:val="00397AB5"/>
    <w:rsid w:val="003A3560"/>
    <w:rsid w:val="003A604A"/>
    <w:rsid w:val="003A6D5C"/>
    <w:rsid w:val="003A6E99"/>
    <w:rsid w:val="003B0745"/>
    <w:rsid w:val="003B3F90"/>
    <w:rsid w:val="003B4A16"/>
    <w:rsid w:val="003B6093"/>
    <w:rsid w:val="003C2B22"/>
    <w:rsid w:val="003C2B95"/>
    <w:rsid w:val="003C320C"/>
    <w:rsid w:val="003C343D"/>
    <w:rsid w:val="003C3F91"/>
    <w:rsid w:val="003C4845"/>
    <w:rsid w:val="003D03B6"/>
    <w:rsid w:val="003D0E80"/>
    <w:rsid w:val="003D36AF"/>
    <w:rsid w:val="003D4F08"/>
    <w:rsid w:val="003D66C4"/>
    <w:rsid w:val="003E190B"/>
    <w:rsid w:val="003E218F"/>
    <w:rsid w:val="003E601C"/>
    <w:rsid w:val="003E6EBD"/>
    <w:rsid w:val="003E7952"/>
    <w:rsid w:val="003F0DE6"/>
    <w:rsid w:val="003F0E12"/>
    <w:rsid w:val="003F1BC0"/>
    <w:rsid w:val="003F1CAF"/>
    <w:rsid w:val="003F235C"/>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361C6"/>
    <w:rsid w:val="00440CF1"/>
    <w:rsid w:val="00442918"/>
    <w:rsid w:val="00444258"/>
    <w:rsid w:val="004445E7"/>
    <w:rsid w:val="0044577E"/>
    <w:rsid w:val="00447937"/>
    <w:rsid w:val="004479AF"/>
    <w:rsid w:val="00450F78"/>
    <w:rsid w:val="00451849"/>
    <w:rsid w:val="00451AD0"/>
    <w:rsid w:val="0045238D"/>
    <w:rsid w:val="004530D0"/>
    <w:rsid w:val="00453208"/>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5CA8"/>
    <w:rsid w:val="004B6B40"/>
    <w:rsid w:val="004B7640"/>
    <w:rsid w:val="004C00C8"/>
    <w:rsid w:val="004C016F"/>
    <w:rsid w:val="004C0D59"/>
    <w:rsid w:val="004C332E"/>
    <w:rsid w:val="004C557D"/>
    <w:rsid w:val="004D08B7"/>
    <w:rsid w:val="004D19DF"/>
    <w:rsid w:val="004D4D4E"/>
    <w:rsid w:val="004D64C8"/>
    <w:rsid w:val="004D7A64"/>
    <w:rsid w:val="004E128A"/>
    <w:rsid w:val="004E2AF5"/>
    <w:rsid w:val="004E2BB7"/>
    <w:rsid w:val="004E52DF"/>
    <w:rsid w:val="004E5851"/>
    <w:rsid w:val="004E5BD9"/>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4959"/>
    <w:rsid w:val="005458E5"/>
    <w:rsid w:val="0054680E"/>
    <w:rsid w:val="00550BBD"/>
    <w:rsid w:val="0055181E"/>
    <w:rsid w:val="00552242"/>
    <w:rsid w:val="005529C0"/>
    <w:rsid w:val="00554735"/>
    <w:rsid w:val="00554EA0"/>
    <w:rsid w:val="0056068E"/>
    <w:rsid w:val="00560B12"/>
    <w:rsid w:val="005622B1"/>
    <w:rsid w:val="005649D9"/>
    <w:rsid w:val="00565356"/>
    <w:rsid w:val="00565966"/>
    <w:rsid w:val="00566732"/>
    <w:rsid w:val="005673D7"/>
    <w:rsid w:val="005677D4"/>
    <w:rsid w:val="005711E8"/>
    <w:rsid w:val="005712C4"/>
    <w:rsid w:val="00572EB6"/>
    <w:rsid w:val="0057480B"/>
    <w:rsid w:val="00575EF6"/>
    <w:rsid w:val="00576431"/>
    <w:rsid w:val="0057697E"/>
    <w:rsid w:val="005773A8"/>
    <w:rsid w:val="00577771"/>
    <w:rsid w:val="005779ED"/>
    <w:rsid w:val="005803FB"/>
    <w:rsid w:val="00581A42"/>
    <w:rsid w:val="00581AF5"/>
    <w:rsid w:val="005822E6"/>
    <w:rsid w:val="005833A7"/>
    <w:rsid w:val="00585F05"/>
    <w:rsid w:val="0058674B"/>
    <w:rsid w:val="005868EA"/>
    <w:rsid w:val="005902C8"/>
    <w:rsid w:val="00590C29"/>
    <w:rsid w:val="005913C9"/>
    <w:rsid w:val="00591F8B"/>
    <w:rsid w:val="00592664"/>
    <w:rsid w:val="00593C1F"/>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5245"/>
    <w:rsid w:val="005B63E0"/>
    <w:rsid w:val="005B6985"/>
    <w:rsid w:val="005B7D0A"/>
    <w:rsid w:val="005C1D8D"/>
    <w:rsid w:val="005C26E1"/>
    <w:rsid w:val="005C5832"/>
    <w:rsid w:val="005C7362"/>
    <w:rsid w:val="005C74F4"/>
    <w:rsid w:val="005C776F"/>
    <w:rsid w:val="005D1D8D"/>
    <w:rsid w:val="005D2E05"/>
    <w:rsid w:val="005D4BBD"/>
    <w:rsid w:val="005E06B0"/>
    <w:rsid w:val="005E3B85"/>
    <w:rsid w:val="005E69B2"/>
    <w:rsid w:val="005E702B"/>
    <w:rsid w:val="005E703B"/>
    <w:rsid w:val="005F1825"/>
    <w:rsid w:val="005F3766"/>
    <w:rsid w:val="005F47C6"/>
    <w:rsid w:val="005F5935"/>
    <w:rsid w:val="005F63E7"/>
    <w:rsid w:val="005F66DB"/>
    <w:rsid w:val="006041CF"/>
    <w:rsid w:val="006046A0"/>
    <w:rsid w:val="00604DDC"/>
    <w:rsid w:val="006055B8"/>
    <w:rsid w:val="0060622A"/>
    <w:rsid w:val="006079A9"/>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6CF3"/>
    <w:rsid w:val="00667572"/>
    <w:rsid w:val="00667D7A"/>
    <w:rsid w:val="00671D24"/>
    <w:rsid w:val="00673AE1"/>
    <w:rsid w:val="00676700"/>
    <w:rsid w:val="0067684B"/>
    <w:rsid w:val="00676AC9"/>
    <w:rsid w:val="00681327"/>
    <w:rsid w:val="00681AAC"/>
    <w:rsid w:val="00682576"/>
    <w:rsid w:val="0068548A"/>
    <w:rsid w:val="006868CB"/>
    <w:rsid w:val="00687377"/>
    <w:rsid w:val="0069070A"/>
    <w:rsid w:val="00690FF5"/>
    <w:rsid w:val="00691F3F"/>
    <w:rsid w:val="00693356"/>
    <w:rsid w:val="00696F01"/>
    <w:rsid w:val="006973A3"/>
    <w:rsid w:val="006977D8"/>
    <w:rsid w:val="006A1352"/>
    <w:rsid w:val="006A16EA"/>
    <w:rsid w:val="006A1769"/>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4F3"/>
    <w:rsid w:val="006E06FA"/>
    <w:rsid w:val="006E3641"/>
    <w:rsid w:val="006E4E52"/>
    <w:rsid w:val="006E61EA"/>
    <w:rsid w:val="006F21BF"/>
    <w:rsid w:val="006F2C7C"/>
    <w:rsid w:val="006F3F70"/>
    <w:rsid w:val="006F790C"/>
    <w:rsid w:val="007013CB"/>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53ED"/>
    <w:rsid w:val="007366DB"/>
    <w:rsid w:val="00737F69"/>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0267"/>
    <w:rsid w:val="007A1952"/>
    <w:rsid w:val="007A23B8"/>
    <w:rsid w:val="007A2C98"/>
    <w:rsid w:val="007A342F"/>
    <w:rsid w:val="007A56A1"/>
    <w:rsid w:val="007A5A38"/>
    <w:rsid w:val="007A640A"/>
    <w:rsid w:val="007A6741"/>
    <w:rsid w:val="007B1029"/>
    <w:rsid w:val="007B1EE9"/>
    <w:rsid w:val="007B283E"/>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D44AC"/>
    <w:rsid w:val="007E2598"/>
    <w:rsid w:val="007E712F"/>
    <w:rsid w:val="007E7808"/>
    <w:rsid w:val="007E7E1D"/>
    <w:rsid w:val="007F12BE"/>
    <w:rsid w:val="007F134B"/>
    <w:rsid w:val="007F3856"/>
    <w:rsid w:val="007F473D"/>
    <w:rsid w:val="007F4C2B"/>
    <w:rsid w:val="007F4C84"/>
    <w:rsid w:val="007F5C2F"/>
    <w:rsid w:val="008023F5"/>
    <w:rsid w:val="00803993"/>
    <w:rsid w:val="00803DCD"/>
    <w:rsid w:val="0080414A"/>
    <w:rsid w:val="008048FB"/>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27F52"/>
    <w:rsid w:val="00832313"/>
    <w:rsid w:val="008332A2"/>
    <w:rsid w:val="00833E28"/>
    <w:rsid w:val="00834007"/>
    <w:rsid w:val="008354E6"/>
    <w:rsid w:val="00835713"/>
    <w:rsid w:val="008404C8"/>
    <w:rsid w:val="00840516"/>
    <w:rsid w:val="008433F6"/>
    <w:rsid w:val="008438F0"/>
    <w:rsid w:val="00843B09"/>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0FB4"/>
    <w:rsid w:val="00871982"/>
    <w:rsid w:val="00873792"/>
    <w:rsid w:val="00874DC2"/>
    <w:rsid w:val="0087579A"/>
    <w:rsid w:val="00875DA5"/>
    <w:rsid w:val="0087677B"/>
    <w:rsid w:val="00877523"/>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59EC"/>
    <w:rsid w:val="008A6361"/>
    <w:rsid w:val="008B03A4"/>
    <w:rsid w:val="008B6085"/>
    <w:rsid w:val="008B68D1"/>
    <w:rsid w:val="008B68FC"/>
    <w:rsid w:val="008B6BA4"/>
    <w:rsid w:val="008B7408"/>
    <w:rsid w:val="008C0DA4"/>
    <w:rsid w:val="008C0DCA"/>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57C"/>
    <w:rsid w:val="008F76BA"/>
    <w:rsid w:val="008F7D6A"/>
    <w:rsid w:val="00901882"/>
    <w:rsid w:val="009019A1"/>
    <w:rsid w:val="00903BD3"/>
    <w:rsid w:val="00905944"/>
    <w:rsid w:val="00905A89"/>
    <w:rsid w:val="00907795"/>
    <w:rsid w:val="00910497"/>
    <w:rsid w:val="009110D7"/>
    <w:rsid w:val="00916C34"/>
    <w:rsid w:val="00917AF8"/>
    <w:rsid w:val="00920945"/>
    <w:rsid w:val="00920EFC"/>
    <w:rsid w:val="00921880"/>
    <w:rsid w:val="00922CE3"/>
    <w:rsid w:val="00923912"/>
    <w:rsid w:val="00923A3B"/>
    <w:rsid w:val="00927754"/>
    <w:rsid w:val="009308D1"/>
    <w:rsid w:val="009322E7"/>
    <w:rsid w:val="00934E40"/>
    <w:rsid w:val="009411B3"/>
    <w:rsid w:val="00941D28"/>
    <w:rsid w:val="00941F1D"/>
    <w:rsid w:val="009448E8"/>
    <w:rsid w:val="00944D70"/>
    <w:rsid w:val="00947E2A"/>
    <w:rsid w:val="00947FD1"/>
    <w:rsid w:val="00950C85"/>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5754"/>
    <w:rsid w:val="00986103"/>
    <w:rsid w:val="00986B3E"/>
    <w:rsid w:val="00987605"/>
    <w:rsid w:val="00987F86"/>
    <w:rsid w:val="00991302"/>
    <w:rsid w:val="00991459"/>
    <w:rsid w:val="009919CA"/>
    <w:rsid w:val="00995604"/>
    <w:rsid w:val="00996BA1"/>
    <w:rsid w:val="009A1055"/>
    <w:rsid w:val="009A2189"/>
    <w:rsid w:val="009A43B1"/>
    <w:rsid w:val="009A709C"/>
    <w:rsid w:val="009B40CF"/>
    <w:rsid w:val="009B42C9"/>
    <w:rsid w:val="009B555B"/>
    <w:rsid w:val="009B68B1"/>
    <w:rsid w:val="009B7C42"/>
    <w:rsid w:val="009C17FA"/>
    <w:rsid w:val="009C236C"/>
    <w:rsid w:val="009C4E31"/>
    <w:rsid w:val="009C5CF9"/>
    <w:rsid w:val="009C7466"/>
    <w:rsid w:val="009C7FDE"/>
    <w:rsid w:val="009D150A"/>
    <w:rsid w:val="009D3C33"/>
    <w:rsid w:val="009D53EB"/>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17A3"/>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6795"/>
    <w:rsid w:val="00A673B0"/>
    <w:rsid w:val="00A673E1"/>
    <w:rsid w:val="00A674D3"/>
    <w:rsid w:val="00A67B91"/>
    <w:rsid w:val="00A70F3C"/>
    <w:rsid w:val="00A71B07"/>
    <w:rsid w:val="00A75BAB"/>
    <w:rsid w:val="00A75F67"/>
    <w:rsid w:val="00A76AFC"/>
    <w:rsid w:val="00A77305"/>
    <w:rsid w:val="00A80269"/>
    <w:rsid w:val="00A80D5C"/>
    <w:rsid w:val="00A83E05"/>
    <w:rsid w:val="00A83F55"/>
    <w:rsid w:val="00A851DA"/>
    <w:rsid w:val="00A90765"/>
    <w:rsid w:val="00A90DDA"/>
    <w:rsid w:val="00A9107C"/>
    <w:rsid w:val="00A917D8"/>
    <w:rsid w:val="00A92D7E"/>
    <w:rsid w:val="00A9433C"/>
    <w:rsid w:val="00A9539E"/>
    <w:rsid w:val="00A95F26"/>
    <w:rsid w:val="00A975C8"/>
    <w:rsid w:val="00AA28FD"/>
    <w:rsid w:val="00AA42B7"/>
    <w:rsid w:val="00AA542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0FB"/>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2CD7"/>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2249"/>
    <w:rsid w:val="00B438F1"/>
    <w:rsid w:val="00B464EA"/>
    <w:rsid w:val="00B5217F"/>
    <w:rsid w:val="00B536FE"/>
    <w:rsid w:val="00B54280"/>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56B1"/>
    <w:rsid w:val="00BC7443"/>
    <w:rsid w:val="00BD24DD"/>
    <w:rsid w:val="00BD330D"/>
    <w:rsid w:val="00BD3A0D"/>
    <w:rsid w:val="00BD3C5C"/>
    <w:rsid w:val="00BD57CF"/>
    <w:rsid w:val="00BD601F"/>
    <w:rsid w:val="00BD7228"/>
    <w:rsid w:val="00BE0CD0"/>
    <w:rsid w:val="00BE1EFC"/>
    <w:rsid w:val="00BE4B57"/>
    <w:rsid w:val="00BE70D4"/>
    <w:rsid w:val="00BE7952"/>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079AA"/>
    <w:rsid w:val="00C1023D"/>
    <w:rsid w:val="00C121A4"/>
    <w:rsid w:val="00C12BFE"/>
    <w:rsid w:val="00C12CE4"/>
    <w:rsid w:val="00C1409E"/>
    <w:rsid w:val="00C156D0"/>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0C18"/>
    <w:rsid w:val="00C61846"/>
    <w:rsid w:val="00C62625"/>
    <w:rsid w:val="00C62674"/>
    <w:rsid w:val="00C641E7"/>
    <w:rsid w:val="00C66344"/>
    <w:rsid w:val="00C706CE"/>
    <w:rsid w:val="00C725C2"/>
    <w:rsid w:val="00C72AEB"/>
    <w:rsid w:val="00C72CF6"/>
    <w:rsid w:val="00C73A7A"/>
    <w:rsid w:val="00C73C22"/>
    <w:rsid w:val="00C74AE4"/>
    <w:rsid w:val="00C811D6"/>
    <w:rsid w:val="00C81244"/>
    <w:rsid w:val="00C813F7"/>
    <w:rsid w:val="00C81DF3"/>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339E"/>
    <w:rsid w:val="00CB4342"/>
    <w:rsid w:val="00CB5207"/>
    <w:rsid w:val="00CC0A9C"/>
    <w:rsid w:val="00CC0CAD"/>
    <w:rsid w:val="00CC0F9A"/>
    <w:rsid w:val="00CC1221"/>
    <w:rsid w:val="00CC2212"/>
    <w:rsid w:val="00CC28A0"/>
    <w:rsid w:val="00CC4B86"/>
    <w:rsid w:val="00CC5DFE"/>
    <w:rsid w:val="00CD0AFE"/>
    <w:rsid w:val="00CD215C"/>
    <w:rsid w:val="00CD3EFC"/>
    <w:rsid w:val="00CD47DF"/>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3BF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1529"/>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4A74"/>
    <w:rsid w:val="00DF54F9"/>
    <w:rsid w:val="00DF5A8A"/>
    <w:rsid w:val="00E00C69"/>
    <w:rsid w:val="00E013D7"/>
    <w:rsid w:val="00E02BC8"/>
    <w:rsid w:val="00E03585"/>
    <w:rsid w:val="00E0569D"/>
    <w:rsid w:val="00E05DB2"/>
    <w:rsid w:val="00E067F6"/>
    <w:rsid w:val="00E07019"/>
    <w:rsid w:val="00E10443"/>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01C"/>
    <w:rsid w:val="00E6738F"/>
    <w:rsid w:val="00E70202"/>
    <w:rsid w:val="00E70414"/>
    <w:rsid w:val="00E70D27"/>
    <w:rsid w:val="00E712EA"/>
    <w:rsid w:val="00E714FC"/>
    <w:rsid w:val="00E721B7"/>
    <w:rsid w:val="00E73641"/>
    <w:rsid w:val="00E74191"/>
    <w:rsid w:val="00E7563E"/>
    <w:rsid w:val="00E75FDD"/>
    <w:rsid w:val="00E763E8"/>
    <w:rsid w:val="00E7788A"/>
    <w:rsid w:val="00E8035E"/>
    <w:rsid w:val="00E8245B"/>
    <w:rsid w:val="00E83539"/>
    <w:rsid w:val="00E85D03"/>
    <w:rsid w:val="00E85F0F"/>
    <w:rsid w:val="00E922C7"/>
    <w:rsid w:val="00E9459C"/>
    <w:rsid w:val="00E94A3E"/>
    <w:rsid w:val="00E9535A"/>
    <w:rsid w:val="00E95667"/>
    <w:rsid w:val="00E957B0"/>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41B0"/>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6B9D"/>
    <w:rsid w:val="00F67357"/>
    <w:rsid w:val="00F67CB1"/>
    <w:rsid w:val="00F67E57"/>
    <w:rsid w:val="00F71987"/>
    <w:rsid w:val="00F72002"/>
    <w:rsid w:val="00F72064"/>
    <w:rsid w:val="00F80A42"/>
    <w:rsid w:val="00F81045"/>
    <w:rsid w:val="00F81F86"/>
    <w:rsid w:val="00F844D5"/>
    <w:rsid w:val="00F85239"/>
    <w:rsid w:val="00F90277"/>
    <w:rsid w:val="00F914EF"/>
    <w:rsid w:val="00F916CE"/>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6B62"/>
    <w:rsid w:val="00FD1D72"/>
    <w:rsid w:val="00FD3832"/>
    <w:rsid w:val="00FD43E0"/>
    <w:rsid w:val="00FD496D"/>
    <w:rsid w:val="00FD6775"/>
    <w:rsid w:val="00FD7821"/>
    <w:rsid w:val="00FD7A92"/>
    <w:rsid w:val="00FE028A"/>
    <w:rsid w:val="00FE07CF"/>
    <w:rsid w:val="00FE1A32"/>
    <w:rsid w:val="00FE2074"/>
    <w:rsid w:val="00FE4AF6"/>
    <w:rsid w:val="00FE5FBF"/>
    <w:rsid w:val="00FE6ADC"/>
    <w:rsid w:val="00FF0902"/>
    <w:rsid w:val="00FF2755"/>
    <w:rsid w:val="00FF2B2D"/>
    <w:rsid w:val="00FF3F6A"/>
    <w:rsid w:val="00FF612D"/>
    <w:rsid w:val="00FF67C6"/>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9182">
      <w:bodyDiv w:val="1"/>
      <w:marLeft w:val="0"/>
      <w:marRight w:val="0"/>
      <w:marTop w:val="0"/>
      <w:marBottom w:val="0"/>
      <w:divBdr>
        <w:top w:val="none" w:sz="0" w:space="0" w:color="auto"/>
        <w:left w:val="none" w:sz="0" w:space="0" w:color="auto"/>
        <w:bottom w:val="none" w:sz="0" w:space="0" w:color="auto"/>
        <w:right w:val="none" w:sz="0" w:space="0" w:color="auto"/>
      </w:divBdr>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38064280">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23252144">
      <w:bodyDiv w:val="1"/>
      <w:marLeft w:val="0"/>
      <w:marRight w:val="0"/>
      <w:marTop w:val="0"/>
      <w:marBottom w:val="0"/>
      <w:divBdr>
        <w:top w:val="none" w:sz="0" w:space="0" w:color="auto"/>
        <w:left w:val="none" w:sz="0" w:space="0" w:color="auto"/>
        <w:bottom w:val="none" w:sz="0" w:space="0" w:color="auto"/>
        <w:right w:val="none" w:sz="0" w:space="0" w:color="auto"/>
      </w:divBdr>
      <w:divsChild>
        <w:div w:id="1440831989">
          <w:marLeft w:val="0"/>
          <w:marRight w:val="0"/>
          <w:marTop w:val="0"/>
          <w:marBottom w:val="0"/>
          <w:divBdr>
            <w:top w:val="none" w:sz="0" w:space="0" w:color="auto"/>
            <w:left w:val="none" w:sz="0" w:space="0" w:color="auto"/>
            <w:bottom w:val="none" w:sz="0" w:space="0" w:color="auto"/>
            <w:right w:val="none" w:sz="0" w:space="0" w:color="auto"/>
          </w:divBdr>
          <w:divsChild>
            <w:div w:id="107088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882274">
      <w:bodyDiv w:val="1"/>
      <w:marLeft w:val="0"/>
      <w:marRight w:val="0"/>
      <w:marTop w:val="0"/>
      <w:marBottom w:val="0"/>
      <w:divBdr>
        <w:top w:val="none" w:sz="0" w:space="0" w:color="auto"/>
        <w:left w:val="none" w:sz="0" w:space="0" w:color="auto"/>
        <w:bottom w:val="none" w:sz="0" w:space="0" w:color="auto"/>
        <w:right w:val="none" w:sz="0" w:space="0" w:color="auto"/>
      </w:divBdr>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936269">
      <w:bodyDiv w:val="1"/>
      <w:marLeft w:val="0"/>
      <w:marRight w:val="0"/>
      <w:marTop w:val="0"/>
      <w:marBottom w:val="0"/>
      <w:divBdr>
        <w:top w:val="none" w:sz="0" w:space="0" w:color="auto"/>
        <w:left w:val="none" w:sz="0" w:space="0" w:color="auto"/>
        <w:bottom w:val="none" w:sz="0" w:space="0" w:color="auto"/>
        <w:right w:val="none" w:sz="0" w:space="0" w:color="auto"/>
      </w:divBdr>
    </w:div>
    <w:div w:id="1451558452">
      <w:bodyDiv w:val="1"/>
      <w:marLeft w:val="0"/>
      <w:marRight w:val="0"/>
      <w:marTop w:val="0"/>
      <w:marBottom w:val="0"/>
      <w:divBdr>
        <w:top w:val="none" w:sz="0" w:space="0" w:color="auto"/>
        <w:left w:val="none" w:sz="0" w:space="0" w:color="auto"/>
        <w:bottom w:val="none" w:sz="0" w:space="0" w:color="auto"/>
        <w:right w:val="none" w:sz="0" w:space="0" w:color="auto"/>
      </w:divBdr>
      <w:divsChild>
        <w:div w:id="428503113">
          <w:marLeft w:val="0"/>
          <w:marRight w:val="0"/>
          <w:marTop w:val="0"/>
          <w:marBottom w:val="0"/>
          <w:divBdr>
            <w:top w:val="none" w:sz="0" w:space="0" w:color="auto"/>
            <w:left w:val="none" w:sz="0" w:space="0" w:color="auto"/>
            <w:bottom w:val="none" w:sz="0" w:space="0" w:color="auto"/>
            <w:right w:val="none" w:sz="0" w:space="0" w:color="auto"/>
          </w:divBdr>
          <w:divsChild>
            <w:div w:id="210406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509934">
      <w:bodyDiv w:val="1"/>
      <w:marLeft w:val="0"/>
      <w:marRight w:val="0"/>
      <w:marTop w:val="0"/>
      <w:marBottom w:val="0"/>
      <w:divBdr>
        <w:top w:val="none" w:sz="0" w:space="0" w:color="auto"/>
        <w:left w:val="none" w:sz="0" w:space="0" w:color="auto"/>
        <w:bottom w:val="none" w:sz="0" w:space="0" w:color="auto"/>
        <w:right w:val="none" w:sz="0" w:space="0" w:color="auto"/>
      </w:divBdr>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96979">
      <w:bodyDiv w:val="1"/>
      <w:marLeft w:val="0"/>
      <w:marRight w:val="0"/>
      <w:marTop w:val="0"/>
      <w:marBottom w:val="0"/>
      <w:divBdr>
        <w:top w:val="none" w:sz="0" w:space="0" w:color="auto"/>
        <w:left w:val="none" w:sz="0" w:space="0" w:color="auto"/>
        <w:bottom w:val="none" w:sz="0" w:space="0" w:color="auto"/>
        <w:right w:val="none" w:sz="0" w:space="0" w:color="auto"/>
      </w:divBdr>
      <w:divsChild>
        <w:div w:id="1404723310">
          <w:marLeft w:val="0"/>
          <w:marRight w:val="120"/>
          <w:marTop w:val="0"/>
          <w:marBottom w:val="0"/>
          <w:divBdr>
            <w:top w:val="none" w:sz="0" w:space="0" w:color="auto"/>
            <w:left w:val="none" w:sz="0" w:space="0" w:color="auto"/>
            <w:bottom w:val="none" w:sz="0" w:space="0" w:color="auto"/>
            <w:right w:val="none" w:sz="0" w:space="0" w:color="auto"/>
          </w:divBdr>
        </w:div>
        <w:div w:id="310065426">
          <w:marLeft w:val="0"/>
          <w:marRight w:val="120"/>
          <w:marTop w:val="0"/>
          <w:marBottom w:val="0"/>
          <w:divBdr>
            <w:top w:val="none" w:sz="0" w:space="0" w:color="auto"/>
            <w:left w:val="none" w:sz="0" w:space="0" w:color="auto"/>
            <w:bottom w:val="none" w:sz="0" w:space="0" w:color="auto"/>
            <w:right w:val="none" w:sz="0" w:space="0" w:color="auto"/>
          </w:divBdr>
        </w:div>
      </w:divsChild>
    </w:div>
    <w:div w:id="2029408316">
      <w:bodyDiv w:val="1"/>
      <w:marLeft w:val="0"/>
      <w:marRight w:val="0"/>
      <w:marTop w:val="0"/>
      <w:marBottom w:val="0"/>
      <w:divBdr>
        <w:top w:val="none" w:sz="0" w:space="0" w:color="auto"/>
        <w:left w:val="none" w:sz="0" w:space="0" w:color="auto"/>
        <w:bottom w:val="none" w:sz="0" w:space="0" w:color="auto"/>
        <w:right w:val="none" w:sz="0" w:space="0" w:color="auto"/>
      </w:divBdr>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header" Target="header52.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footer" Target="footer29.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footer" Target="footer15.xml"/><Relationship Id="rId56" Type="http://schemas.openxmlformats.org/officeDocument/2006/relationships/header" Target="header32.xml"/><Relationship Id="rId64" Type="http://schemas.openxmlformats.org/officeDocument/2006/relationships/header" Target="header37.xml"/><Relationship Id="rId69" Type="http://schemas.openxmlformats.org/officeDocument/2006/relationships/footer" Target="footer22.xml"/><Relationship Id="rId77" Type="http://schemas.openxmlformats.org/officeDocument/2006/relationships/header" Target="header45.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80" Type="http://schemas.openxmlformats.org/officeDocument/2006/relationships/header" Target="header47.xml"/><Relationship Id="rId85" Type="http://schemas.openxmlformats.org/officeDocument/2006/relationships/header" Target="header5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header" Target="header51.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footer" Target="footer26.xml"/><Relationship Id="rId86" Type="http://schemas.openxmlformats.org/officeDocument/2006/relationships/footer" Target="footer28.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image" Target="media/image2.png"/><Relationship Id="rId61" Type="http://schemas.openxmlformats.org/officeDocument/2006/relationships/header" Target="header35.xml"/><Relationship Id="rId82" Type="http://schemas.openxmlformats.org/officeDocument/2006/relationships/header" Target="header48.xml"/><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9924</Words>
  <Characters>5656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1-28T03:28:00Z</dcterms:created>
  <dcterms:modified xsi:type="dcterms:W3CDTF">2023-11-28T03:28:00Z</dcterms:modified>
</cp:coreProperties>
</file>